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8BC13" w14:textId="77777777" w:rsidR="0078343A" w:rsidRDefault="007878F0">
      <w:pPr>
        <w:pStyle w:val="Articletitle"/>
        <w:rPr>
          <w:lang w:val="en-US"/>
        </w:rPr>
      </w:pPr>
      <w:r>
        <w:rPr>
          <w:lang w:val="en-US"/>
        </w:rPr>
        <w:t>After Deterrence: Explaining Conflict Short of War</w:t>
      </w:r>
    </w:p>
    <w:p w14:paraId="511406D5" w14:textId="77777777" w:rsidR="0078343A" w:rsidRDefault="007878F0">
      <w:pPr>
        <w:pStyle w:val="Receiveddates"/>
        <w:rPr>
          <w:lang w:val="en-US"/>
        </w:rPr>
      </w:pPr>
      <w:r>
        <w:rPr>
          <w:lang w:val="en-US"/>
        </w:rPr>
        <w:t>February 2020</w:t>
      </w:r>
    </w:p>
    <w:p w14:paraId="085702BB" w14:textId="77777777" w:rsidR="0078343A" w:rsidRDefault="007878F0" w:rsidP="005C62CB">
      <w:pPr>
        <w:pStyle w:val="Abstract"/>
        <w:jc w:val="both"/>
        <w:rPr>
          <w:lang w:val="en-US"/>
        </w:rPr>
      </w:pPr>
      <w:r>
        <w:rPr>
          <w:lang w:val="en-US"/>
        </w:rPr>
        <w:t>Russia’s intervention in Ukraine has been described as a conflict in the “gray zone” between peace and war, prompting fears that Russia will use similar tools elsewhere to upend the liberal order. Under this conception, gray zone conflict is both an efficient and effective way for revisionists to undermine Western deterrence. An alternative explanation is that the choice to use limited means in gray zone conflict reflects the limited resolve and interests of the actors involved. Drawing on the literature on deterrence and limited war, we hypothesize that the scope and intensity of revisionist conflict should vary with the resolve of the revisionist and inversely with the credibility of deterrence. This implies that highly resolved actors will be willing to forego efficiency to be effective while less resolved actors will only engage in low-cost aggression despite its ineffectiveness. We find empirical support for this hypothesis in qualitative and quantitative data on Russian aggression. Russia tends to use more force in its near abroad while exercising restraint further away. Because the credibility of Western deterrence varies by region and issue area, Russian responses to it vary too. Gray zone conflict, so often depicted as a failure of deterrence, is in fact symptomatic of deterrence success.</w:t>
      </w:r>
    </w:p>
    <w:p w14:paraId="0D108240" w14:textId="2D45B378" w:rsidR="0078343A" w:rsidRDefault="0078343A" w:rsidP="00C66067">
      <w:pPr>
        <w:pStyle w:val="Abstract"/>
        <w:ind w:left="0"/>
        <w:rPr>
          <w:lang w:val="en-US"/>
        </w:rPr>
      </w:pPr>
    </w:p>
    <w:p w14:paraId="6602C833" w14:textId="5744C77E" w:rsidR="00C66067" w:rsidRPr="00C66067" w:rsidRDefault="00C66067" w:rsidP="00C66067">
      <w:pPr>
        <w:pStyle w:val="Abstract"/>
        <w:ind w:left="0"/>
        <w:rPr>
          <w:sz w:val="24"/>
          <w:szCs w:val="28"/>
          <w:lang w:val="en-US"/>
        </w:rPr>
      </w:pPr>
      <w:r w:rsidRPr="00C66067">
        <w:rPr>
          <w:sz w:val="24"/>
          <w:szCs w:val="28"/>
          <w:lang w:val="en-US"/>
        </w:rPr>
        <w:t>Key words:</w:t>
      </w:r>
      <w:r>
        <w:rPr>
          <w:sz w:val="24"/>
          <w:szCs w:val="28"/>
          <w:lang w:val="en-US"/>
        </w:rPr>
        <w:t xml:space="preserve"> gray zone, limited war, deterrence, Russia, escalation, cyber</w:t>
      </w:r>
    </w:p>
    <w:p w14:paraId="2FC095AB" w14:textId="6D36C303" w:rsidR="0078343A" w:rsidRDefault="007878F0" w:rsidP="00C66067">
      <w:pPr>
        <w:pStyle w:val="Newparagraph"/>
        <w:ind w:firstLine="0"/>
      </w:pPr>
      <w:r>
        <w:rPr>
          <w:lang w:val="en-US"/>
        </w:rPr>
        <w:t xml:space="preserve">Word Count: </w:t>
      </w:r>
      <w:r>
        <w:rPr>
          <w:lang w:val="en-US"/>
        </w:rPr>
        <w:fldChar w:fldCharType="begin"/>
      </w:r>
      <w:r>
        <w:instrText>NUMWORDS</w:instrText>
      </w:r>
      <w:r>
        <w:fldChar w:fldCharType="separate"/>
      </w:r>
      <w:r w:rsidR="00827A16">
        <w:rPr>
          <w:noProof/>
        </w:rPr>
        <w:t>13034</w:t>
      </w:r>
      <w:r>
        <w:fldChar w:fldCharType="end"/>
      </w:r>
      <w:r>
        <w:rPr>
          <w:lang w:val="en-US"/>
        </w:rPr>
        <w:t xml:space="preserve"> (</w:t>
      </w:r>
      <w:r w:rsidR="00827A16">
        <w:rPr>
          <w:lang w:val="en-US"/>
        </w:rPr>
        <w:t xml:space="preserve">including </w:t>
      </w:r>
      <w:r w:rsidR="008C3C92">
        <w:rPr>
          <w:lang w:val="en-US"/>
        </w:rPr>
        <w:t>references</w:t>
      </w:r>
      <w:r>
        <w:rPr>
          <w:lang w:val="en-US"/>
        </w:rPr>
        <w:t>)</w:t>
      </w:r>
      <w:r>
        <w:br w:type="page"/>
      </w:r>
    </w:p>
    <w:p w14:paraId="0A3A8CCD" w14:textId="77777777" w:rsidR="0078343A" w:rsidRDefault="007878F0">
      <w:pPr>
        <w:pStyle w:val="Heading1"/>
        <w:rPr>
          <w:lang w:val="en-US"/>
        </w:rPr>
      </w:pPr>
      <w:r>
        <w:rPr>
          <w:lang w:val="en-US"/>
        </w:rPr>
        <w:lastRenderedPageBreak/>
        <w:t>Introduction</w:t>
      </w:r>
    </w:p>
    <w:p w14:paraId="0338597C" w14:textId="364D7126" w:rsidR="0078343A" w:rsidRDefault="007878F0">
      <w:pPr>
        <w:pStyle w:val="Paragraph"/>
      </w:pPr>
      <w:r>
        <w:rPr>
          <w:lang w:val="en-US"/>
        </w:rPr>
        <w:t>In the wake of the overthrow of Ukrainian President Viktor Yanukovych in February 2014, the Crimean Peninsula was invaded by “little green men,” soldiers whose uniforms lacked insignia or other identifying information.  While nobody seriously doubted the Russian origin of these troops, the pretext of anonymity provided a fig leaf for NATO—had it needed one—to avert direct confrontation between West and East. As Brussels remained on the sidelines, the Kremlin formally annexed Crimea shortly thereafter. Russian intervention in Ukraine continues to this day, consisting of limited ground operations and aggressive cyber campaigns</w:t>
      </w:r>
      <w:r w:rsidR="00A14D5C">
        <w:rPr>
          <w:lang w:val="en-US"/>
        </w:rPr>
        <w:t xml:space="preserve"> </w:t>
      </w:r>
      <w:r w:rsidR="00A14D5C">
        <w:rPr>
          <w:lang w:val="en-US"/>
        </w:rPr>
        <w:fldChar w:fldCharType="begin"/>
      </w:r>
      <w:r w:rsidR="00A14D5C">
        <w:rPr>
          <w:lang w:val="en-US"/>
        </w:rPr>
        <w:instrText xml:space="preserve"> ADDIN ZOTERO_ITEM CSL_CITATION {"citationID":"a249mf0uag3","properties":{"formattedCitation":"(Angevine et al. 2019)","plainCitation":"(Angevine et al. 2019)","noteIndex":0},"citationItems":[{"id":368,"uris":["http://zotero.org/groups/2448780/items/R4PQFKNC"],"uri":["http://zotero.org/groups/2448780/items/R4PQFKNC"],"itemData":{"id":368,"type":"report","number":"NS D-10367","publisher":"Institute for Defense Analyses","title":"Learning Lessons from the Ukraine Conflict","author":[{"family":"Angevine","given":"Robert"},{"family":"Warden, John K.","given":""},{"family":"Keller","given":"Russell"},{"family":"Frye","given":"Clark"}],"issued":{"date-parts":[["2019",5]]}}}],"schema":"https://github.com/citation-style-language/schema/raw/master/csl-citation.json"} </w:instrText>
      </w:r>
      <w:r w:rsidR="00A14D5C">
        <w:rPr>
          <w:lang w:val="en-US"/>
        </w:rPr>
        <w:fldChar w:fldCharType="separate"/>
      </w:r>
      <w:r w:rsidR="00A14D5C" w:rsidRPr="00A14D5C">
        <w:t>(Angevine et al. 2019)</w:t>
      </w:r>
      <w:r w:rsidR="00A14D5C">
        <w:rPr>
          <w:lang w:val="en-US"/>
        </w:rPr>
        <w:fldChar w:fldCharType="end"/>
      </w:r>
      <w:bookmarkStart w:id="0" w:name="__Fieldmark__42_1735709817"/>
      <w:bookmarkEnd w:id="0"/>
      <w:r>
        <w:rPr>
          <w:lang w:val="en-US"/>
        </w:rPr>
        <w:t xml:space="preserve">. Many now worry about a potential repeat performance in the Baltics, where ethnic Russian minorities and NATO membership make for a dangerous mix. Other Russian </w:t>
      </w:r>
      <w:bookmarkStart w:id="1" w:name="__DdeLink__2541_600513872"/>
      <w:r>
        <w:rPr>
          <w:lang w:val="en-US"/>
        </w:rPr>
        <w:t>“</w:t>
      </w:r>
      <w:bookmarkEnd w:id="1"/>
      <w:r>
        <w:rPr>
          <w:lang w:val="en-US"/>
        </w:rPr>
        <w:t xml:space="preserve">active measures” similarly appear to be designed to undermine the legitimacy of Western democratic institutions and to inflame a wave of nationalist populism opposed to the “liberal international order,” while ensuring that military confrontation between Russia and NATO does not take place </w:t>
      </w:r>
      <w:r>
        <w:fldChar w:fldCharType="begin"/>
      </w:r>
      <w:r w:rsidR="00827A16">
        <w:instrText xml:space="preserve"> ADDIN ZOTERO_ITEM CSL_CITATION {"citationID":"a12v3uf43ba","properties":{"formattedCitation":"(Paul and Matthews 2016)","plainCitation":"(Paul and Matthews 2016)","noteIndex":0},"citationItems":[{"id":"ddTLocpo/qIvvhiDE","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schema":"https://github.com/citation-style-language/schema/raw/master/csl-citation.json"} </w:instrText>
      </w:r>
      <w:r>
        <w:fldChar w:fldCharType="separate"/>
      </w:r>
      <w:bookmarkStart w:id="2" w:name="__Fieldmark__84_600513872"/>
      <w:r>
        <w:rPr>
          <w:lang w:val="en-US"/>
        </w:rPr>
        <w:t>(</w:t>
      </w:r>
      <w:bookmarkStart w:id="3" w:name="__Fieldmark__31_4284355980"/>
      <w:r>
        <w:rPr>
          <w:lang w:val="en-US"/>
        </w:rPr>
        <w:t>Paul and Matthews 2016)</w:t>
      </w:r>
      <w:r>
        <w:fldChar w:fldCharType="end"/>
      </w:r>
      <w:bookmarkStart w:id="4" w:name="__Fieldmark__50_1735709817"/>
      <w:bookmarkEnd w:id="2"/>
      <w:bookmarkEnd w:id="3"/>
      <w:bookmarkEnd w:id="4"/>
      <w:r>
        <w:rPr>
          <w:lang w:val="en-US"/>
        </w:rPr>
        <w:t>.</w:t>
      </w:r>
    </w:p>
    <w:p w14:paraId="23CDA8B0" w14:textId="706C46CB" w:rsidR="0078343A" w:rsidRDefault="007878F0">
      <w:pPr>
        <w:pStyle w:val="Newparagraph"/>
      </w:pPr>
      <w:r>
        <w:rPr>
          <w:lang w:val="en-US"/>
        </w:rPr>
        <w:t xml:space="preserve">According to former British Defense Secretary Michael Fallon, “That is not a Cold War. It is a grey war. Permanently teetering on the edge of outright hostility. Persistently hovering around the threshold of what we would normally consider acts of war” </w:t>
      </w:r>
      <w:r>
        <w:fldChar w:fldCharType="begin"/>
      </w:r>
      <w:r w:rsidR="00827A16">
        <w:instrText xml:space="preserve"> ADDIN ZOTERO_ITEM CSL_CITATION {"citationID":"a1shpv8qvvl","properties":{"formattedCitation":"(Fallon 2017)","plainCitation":"(Fallon 2017)","noteIndex":0},"citationItems":[{"id":"ddTLocpo/i9uLSSlo","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fldChar w:fldCharType="separate"/>
      </w:r>
      <w:bookmarkStart w:id="5" w:name="__Fieldmark__96_600513872"/>
      <w:r>
        <w:rPr>
          <w:lang w:val="en-US"/>
        </w:rPr>
        <w:t>(</w:t>
      </w:r>
      <w:bookmarkStart w:id="6" w:name="__Fieldmark__41_4284355980"/>
      <w:r>
        <w:rPr>
          <w:lang w:val="en-US"/>
        </w:rPr>
        <w:t>F</w:t>
      </w:r>
      <w:bookmarkStart w:id="7" w:name="__Fieldmark__59_1735709817"/>
      <w:r>
        <w:rPr>
          <w:lang w:val="en-US"/>
        </w:rPr>
        <w:t>allon 2017)</w:t>
      </w:r>
      <w:r>
        <w:fldChar w:fldCharType="end"/>
      </w:r>
      <w:bookmarkEnd w:id="5"/>
      <w:bookmarkEnd w:id="6"/>
      <w:bookmarkEnd w:id="7"/>
      <w:r>
        <w:rPr>
          <w:lang w:val="en-US"/>
        </w:rPr>
        <w:t xml:space="preserve">. The imagery of little green men in “the gray zone” has also been extended to “little blue men” used by China to erode “red lines” in maritime East Asia </w:t>
      </w:r>
      <w:r>
        <w:fldChar w:fldCharType="begin"/>
      </w:r>
      <w:r w:rsidR="00827A16">
        <w:instrText xml:space="preserve"> ADDIN ZOTERO_ITEM CSL_CITATION {"citationID":"a26engr9hup","properties":{"formattedCitation":"(Green et al. 2017)","plainCitation":"(Green et al. 2017)","noteIndex":0},"citationItems":[{"id":"ddTLocpo/NhBMQUJX","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 </w:instrText>
      </w:r>
      <w:r>
        <w:fldChar w:fldCharType="separate"/>
      </w:r>
      <w:bookmarkStart w:id="8" w:name="__Fieldmark__107_600513872"/>
      <w:r>
        <w:rPr>
          <w:lang w:val="en-US"/>
        </w:rPr>
        <w:t>(</w:t>
      </w:r>
      <w:bookmarkStart w:id="9" w:name="__Fieldmark__48_4284355980"/>
      <w:r>
        <w:rPr>
          <w:lang w:val="en-US"/>
        </w:rPr>
        <w:t>G</w:t>
      </w:r>
      <w:bookmarkStart w:id="10" w:name="__Fieldmark__67_1735709817"/>
      <w:r>
        <w:rPr>
          <w:lang w:val="en-US"/>
        </w:rPr>
        <w:t>reen et al. 2017)</w:t>
      </w:r>
      <w:r>
        <w:fldChar w:fldCharType="end"/>
      </w:r>
      <w:bookmarkEnd w:id="8"/>
      <w:bookmarkEnd w:id="9"/>
      <w:bookmarkEnd w:id="10"/>
      <w:r>
        <w:rPr>
          <w:lang w:val="en-US"/>
        </w:rPr>
        <w:t>.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actually seek to advance their interests while avoiding our strengths”</w:t>
      </w:r>
      <w:r w:rsidR="001E60C8">
        <w:rPr>
          <w:lang w:val="en-US"/>
        </w:rPr>
        <w:t xml:space="preserve"> </w:t>
      </w:r>
      <w:r w:rsidR="001E60C8">
        <w:rPr>
          <w:lang w:val="en-US"/>
        </w:rPr>
        <w:fldChar w:fldCharType="begin"/>
      </w:r>
      <w:r w:rsidR="00827A16">
        <w:rPr>
          <w:lang w:val="en-US"/>
        </w:rPr>
        <w:instrText xml:space="preserve"> ADDIN ZOTERO_ITEM CSL_CITATION {"citationID":"a4d1l845vo","properties":{"formattedCitation":"(Dunford 2016)","plainCitation":"(Dunford 2016)","noteIndex":0},"citationItems":[{"id":316,"uris":["http://zotero.org/groups/2448780/items/6QFM8UL6"],"uri":["http://zotero.org/groups/2448780/items/6QFM8UL6"],"itemData":{"id":316,"type":"speech","event-place":"Center for Strategic and International Studies","publisher-place":"Center for Strategic and International Studies","title":"Gen. Dunford's Remarks and Q&amp;A","URL":"http://www.jcs.mil/Media/Speeches/Article/707418/gen-dunfords-remarks-and-qa-at-the-center-for-strategic-and-international-studi/","author":[{"family":"Dunford","given":"Joseph"}],"accessed":{"date-parts":[["2016",10,31]]},"issued":{"date-parts":[["2016",3,29]]}}}],"schema":"https://github.com/citation-style-language/schema/raw/master/csl-citation.json"} </w:instrText>
      </w:r>
      <w:r w:rsidR="001E60C8">
        <w:rPr>
          <w:lang w:val="en-US"/>
        </w:rPr>
        <w:fldChar w:fldCharType="separate"/>
      </w:r>
      <w:r w:rsidR="00827A16" w:rsidRPr="00827A16">
        <w:t>(Dunford 2016)</w:t>
      </w:r>
      <w:r w:rsidR="001E60C8">
        <w:rPr>
          <w:lang w:val="en-US"/>
        </w:rPr>
        <w:fldChar w:fldCharType="end"/>
      </w:r>
      <w:r>
        <w:rPr>
          <w:lang w:val="en-US"/>
        </w:rPr>
        <w:t xml:space="preserve">. Russia and other countries appear </w:t>
      </w:r>
      <w:r>
        <w:rPr>
          <w:lang w:val="en-US"/>
        </w:rPr>
        <w:lastRenderedPageBreak/>
        <w:t xml:space="preserve">to be outsmarting the West by utilizing new technologies, or combinations of different kinds of capabilities (hybrid warfare), to undermine traditional defenses and change facts on the ground. Revisionists seem to be undeterred from using cyber-enabled aggression and disinformation campaigns as efficient and effective ways to threaten or overturn governments without risking retaliation. These concerns reflect widely held, yet problematic, beliefs that gray zone conflict is either a thoroughly novel, or especially potent, form of warfare. </w:t>
      </w:r>
    </w:p>
    <w:p w14:paraId="23CD3C16" w14:textId="1C7388D4" w:rsidR="0078343A" w:rsidRDefault="007878F0">
      <w:pPr>
        <w:pStyle w:val="Newparagraph"/>
        <w:rPr>
          <w:lang w:val="en-US"/>
        </w:rPr>
      </w:pPr>
      <w:r>
        <w:rPr>
          <w:lang w:val="en-US"/>
        </w:rPr>
        <w:t>We argue, by contrast, that gray zone conflict is neither especially new nor irresistibly effective. A large body of scholarship on limited war describes how conflicts may be limited by either the means employed or the ends at stake. Much of the literature has been preoccupied with the problems of counterinsurgency and terrorism, where at least one of the belligerents is limited in the means available. In so-called gray zone conflict, however, capable nation-states without material limitations choose to employ only a subset of their capabilities in pursuit of limited ends. This is not a new problem; strong states have long been concerned that provocative moves might trigger escalation to war that ends up being longer or more costly than its limited ends are worth. Throughout the Cold War, therefore, the superpowers engaged in covert operations, proxy wars, influence campaigns, and other subversive means to limit costs and escalation risks</w:t>
      </w:r>
      <w:r w:rsidR="001E60C8">
        <w:rPr>
          <w:lang w:val="en-US"/>
        </w:rPr>
        <w:t xml:space="preserve"> </w:t>
      </w:r>
      <w:r w:rsidR="001E60C8">
        <w:rPr>
          <w:lang w:val="en-US"/>
        </w:rPr>
        <w:fldChar w:fldCharType="begin"/>
      </w:r>
      <w:r w:rsidR="00827A16">
        <w:rPr>
          <w:lang w:val="en-US"/>
        </w:rPr>
        <w:instrText xml:space="preserve"> ADDIN ZOTERO_ITEM CSL_CITATION {"citationID":"a2ae71a81t5","properties":{"formattedCitation":"(Carson 2018; O\\uc0\\u8217{}Rourke 2018a; Poznansky 2019; Rid 2020)","plainCitation":"(Carson 2018; O’Rourke 2018a; Poznansky 2019; Rid 2020)","noteIndex":0},"citationItems":[{"id":"ddTLocpo/bnOyyeOS","uris":["http://zotero.org/users/2506258/items/PEFPVY5I"],"uri":["http://zotero.org/users/2506258/items/PEFPVY5I"],"itemData":{"id":"rPes7mWs/RLalvSDn","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233,"uris":["http://zotero.org/groups/2448780/items/6RXJKSPU"],"uri":["http://zotero.org/groups/2448780/items/6RXJKSPU"],"itemData":{"id":233,"type":"book","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call-number":"JC489 .O67 2018","collection-title":"Cornell studies in security affairs","event-place":"Ithaca, NY","ISBN":"978-1-5017-3065-8","publisher":"Cornell University Press","publisher-place":"Ithaca, NY","source":"Library of Congress ISBN","title":"Covert regime change: America's secret Cold War","title-short":"Covert regime change","author":[{"family":"O'Rourke","given":"Lindsey"}],"issued":{"date-parts":[["2018"]]}}},{"id":210,"uris":["http://zotero.org/groups/2448780/items/UETMLWUD"],"uri":["http://zotero.org/groups/2448780/items/UETMLWUD"],"itemData":{"id":210,"type":"article-journal","abstract":"Abstract.  Why do leaders sometimes turn to covert action when overthrowing foreign regimes? Many scholars locate secrecy's appeal in its capacity to help contr","container-title":"International Studies Quarterly","DOI":"10.1093/isq/sqy054","ISSN":"0020-8833","issue":"1","journalAbbreviation":"Int Stud Q","language":"en","page":"72-84","source":"academic.oup.com","title":"Feigning Compliance: Covert Action and International Law","title-short":"Feigning Compliance","volume":"63","author":[{"family":"Poznansky","given":"Michael"}],"issued":{"date-parts":[["2019",3,1]]}}},{"id":95,"uris":["http://zotero.org/groups/2448780/items/I6BZXSG3"],"uri":["http://zotero.org/groups/2448780/items/I6BZXSG3"],"itemData":{"id":95,"type":"book","abstract":"We live in an age of subterfuge. Spy agencies pour vast resources into hacking, leaking, and forging data, often with the goal of weakening the very foundation of liberal democracy: trust in facts. Thomas Rid, a renowned expert on technology and national security, was one of the first to sound the alarm. Even before the 2016 election, he warned that Russian military intelligence was 'carefully planning and timing a high-stakes political campaign' to disrupt the democratic process. But as crafty as such so-called active measures have become, they are not new.In this astonishing journey through a century of secret psychological war, Rid reveals for the first time some of history's most significant operations - many of them nearly beyond belief. A White Russian ploy backfires and brings down a New York police commissioner; a KGB-engineered, anti-Semitic hate campaign creeps back across the Berlin Wall; the CIA backs a fake publishing empire, run by a former Wehrmacht U-boat commander that produces Germany's best jazz magazine.","ISBN":"978-1-78283-460-1","language":"en","note":"Google-Books-ID: lWltDwAAQBAJ","number-of-pages":"book","publisher":"Profile Books","source":"Google Books","title":"Active Measures: The Secret History of Disinformation and Political Warfare","title-short":"Active Measures","author":[{"family":"Rid","given":"Thomas"}],"issued":{"date-parts":[["2020",4,23]]}}}],"schema":"https://github.com/citation-style-language/schema/raw/master/csl-citation.json"} </w:instrText>
      </w:r>
      <w:r w:rsidR="001E60C8">
        <w:rPr>
          <w:lang w:val="en-US"/>
        </w:rPr>
        <w:fldChar w:fldCharType="separate"/>
      </w:r>
      <w:r w:rsidR="00827A16" w:rsidRPr="00827A16">
        <w:t>(Carson 2018; O’Rourke 2018a; Poznansky 2019; Rid 2020)</w:t>
      </w:r>
      <w:r w:rsidR="001E60C8">
        <w:rPr>
          <w:lang w:val="en-US"/>
        </w:rPr>
        <w:fldChar w:fldCharType="end"/>
      </w:r>
      <w:r>
        <w:rPr>
          <w:lang w:val="en-US"/>
        </w:rPr>
        <w:t xml:space="preserve">. Yet by the same token these “second best” alternatives often achieved only limited or mixed policy results. By contrast, actors resolved enough to pay higher costs or run greater risks usually have a better chance of imposing their will. Put simply, gray zone provocateurs do not care enough to send the very best. </w:t>
      </w:r>
    </w:p>
    <w:p w14:paraId="1386E1CD" w14:textId="3B7D1F81" w:rsidR="0078343A" w:rsidRDefault="007878F0">
      <w:pPr>
        <w:pStyle w:val="Newparagraph"/>
      </w:pPr>
      <w:r>
        <w:rPr>
          <w:lang w:val="en-US"/>
        </w:rPr>
        <w:t>Recent interest in the gray zone has focused overmuch on the (cyber and special) means of limited conflict, on the assumption that novel modes of subversion undermine deterrence. This conventional wisdom has it backwards. On the contrary, a</w:t>
      </w:r>
      <w:r w:rsidR="00DA4605">
        <w:rPr>
          <w:lang w:val="en-US"/>
        </w:rPr>
        <w:t xml:space="preserve"> capable</w:t>
      </w:r>
      <w:r>
        <w:rPr>
          <w:lang w:val="en-US"/>
        </w:rPr>
        <w:t xml:space="preserve"> actor’s choice to employ </w:t>
      </w:r>
      <w:r>
        <w:rPr>
          <w:lang w:val="en-US"/>
        </w:rPr>
        <w:lastRenderedPageBreak/>
        <w:t xml:space="preserve">limited means of any type is a function of its limited interests or resolve. This implies that actors who </w:t>
      </w:r>
      <w:r w:rsidR="00DA4605">
        <w:rPr>
          <w:lang w:val="en-US"/>
        </w:rPr>
        <w:t xml:space="preserve">are less resolved will prioritize efficiency at the potential expense of effectiveness while, conversely, actors that </w:t>
      </w:r>
      <w:r>
        <w:rPr>
          <w:lang w:val="en-US"/>
        </w:rPr>
        <w:t xml:space="preserve">highly value the object of the dispute will be willing to forego efficiency </w:t>
      </w:r>
      <w:r w:rsidR="00DA4605">
        <w:rPr>
          <w:lang w:val="en-US"/>
        </w:rPr>
        <w:t xml:space="preserve">in order </w:t>
      </w:r>
      <w:r>
        <w:rPr>
          <w:lang w:val="en-US"/>
        </w:rPr>
        <w:t xml:space="preserve">to </w:t>
      </w:r>
      <w:r w:rsidR="00DA4605">
        <w:rPr>
          <w:lang w:val="en-US"/>
        </w:rPr>
        <w:t>ensure their strategy is</w:t>
      </w:r>
      <w:r>
        <w:rPr>
          <w:lang w:val="en-US"/>
        </w:rPr>
        <w:t xml:space="preserve"> effective. We hypothesize that the scope and intensity of revisionist conflict should vary</w:t>
      </w:r>
      <w:r w:rsidR="00E00D2B">
        <w:rPr>
          <w:lang w:val="en-US"/>
        </w:rPr>
        <w:t xml:space="preserve"> in line</w:t>
      </w:r>
      <w:r>
        <w:rPr>
          <w:lang w:val="en-US"/>
        </w:rPr>
        <w:t xml:space="preserve"> with the resolve of the revisionist and inversely with the credibility of deterrence. We test this hypothesis by drawing on a new dataset of Russian interventions since the end of the Cold War and qualitative studies of Russia’s major cyber campaigns, which exhibit variation in the amount and type of additional force mobilized by Russia. We find that Russia systematically limits its choice of military means along an East-West gradient of deterrence credibility, analogous to the military loss of strength gradient across geographical distance </w:t>
      </w:r>
      <w:r>
        <w:fldChar w:fldCharType="begin"/>
      </w:r>
      <w:r w:rsidR="00827A16">
        <w:instrText xml:space="preserve"> ADDIN ZOTERO_ITEM CSL_CITATION {"citationID":"a1vu7ntpgfd","properties":{"formattedCitation":"(Boulding 1962)","plainCitation":"(Boulding 1962)","noteIndex":0},"citationItems":[{"id":"ddTLocpo/lszcCif8","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fldChar w:fldCharType="separate"/>
      </w:r>
      <w:bookmarkStart w:id="11" w:name="__Fieldmark__251_600513872"/>
      <w:r>
        <w:rPr>
          <w:lang w:val="en-US"/>
        </w:rPr>
        <w:t>(Boulding 1962)</w:t>
      </w:r>
      <w:r>
        <w:fldChar w:fldCharType="end"/>
      </w:r>
      <w:bookmarkEnd w:id="11"/>
      <w:r>
        <w:rPr>
          <w:lang w:val="en-US"/>
        </w:rPr>
        <w:t>. Because the credibility of Western deterrence varies by region and issue area, Russian responses to it vary too, exhibiting more restraint in areas where retaliation would be more likely. Policymakers should be sensitive to the deterrence gradient, seeking to reinforce success and respect weakness.</w:t>
      </w:r>
    </w:p>
    <w:p w14:paraId="389125BA" w14:textId="77777777" w:rsidR="0078343A" w:rsidRDefault="007878F0">
      <w:pPr>
        <w:pStyle w:val="Newparagraph"/>
        <w:rPr>
          <w:lang w:val="en-US"/>
        </w:rPr>
      </w:pPr>
      <w:r>
        <w:rPr>
          <w:lang w:val="en-US"/>
        </w:rPr>
        <w:t>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14:paraId="33612983" w14:textId="77777777" w:rsidR="0078343A" w:rsidRDefault="007878F0">
      <w:pPr>
        <w:pStyle w:val="Heading1"/>
        <w:rPr>
          <w:lang w:val="en-US"/>
        </w:rPr>
      </w:pPr>
      <w:r>
        <w:rPr>
          <w:lang w:val="en-US"/>
        </w:rPr>
        <w:t>Between Peace and War</w:t>
      </w:r>
    </w:p>
    <w:p w14:paraId="3182515F" w14:textId="0579AD20" w:rsidR="0078343A" w:rsidRDefault="007878F0">
      <w:pPr>
        <w:pStyle w:val="Paragraph"/>
      </w:pPr>
      <w:r>
        <w:rPr>
          <w:lang w:val="en-US"/>
        </w:rPr>
        <w:t xml:space="preserve">There is nothing new about conflict that falls ambiguously between peace and war. There is a long history of, and a vast literature on, limited conflict </w:t>
      </w:r>
      <w:r>
        <w:fldChar w:fldCharType="begin"/>
      </w:r>
      <w:r w:rsidR="00827A16">
        <w:instrText xml:space="preserve"> ADDIN ZOTERO_ITEM CSL_CITATION {"citationID":"akga05e51f","properties":{"formattedCitation":"(Kissinger 1955; Osgood 1969)","plainCitation":"(Kissinger 1955; Osgood 1969)","noteIndex":0},"citationItems":[{"id":"ddTLocpo/gcAsxKdI","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ddTLocpo/i2TKtpJc","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 </w:instrText>
      </w:r>
      <w:r>
        <w:fldChar w:fldCharType="separate"/>
      </w:r>
      <w:bookmarkStart w:id="12" w:name="__Fieldmark__263_600513872"/>
      <w:r>
        <w:rPr>
          <w:lang w:val="en-US"/>
        </w:rPr>
        <w:t>(</w:t>
      </w:r>
      <w:bookmarkStart w:id="13" w:name="__Fieldmark__76_4284355980"/>
      <w:r>
        <w:rPr>
          <w:lang w:val="en-US"/>
        </w:rPr>
        <w:t>K</w:t>
      </w:r>
      <w:bookmarkStart w:id="14" w:name="__Fieldmark__116_1735709817"/>
      <w:r>
        <w:rPr>
          <w:lang w:val="en-US"/>
        </w:rPr>
        <w:t>issinger 1955; Osgood 1969)</w:t>
      </w:r>
      <w:r>
        <w:fldChar w:fldCharType="end"/>
      </w:r>
      <w:bookmarkEnd w:id="12"/>
      <w:bookmarkEnd w:id="13"/>
      <w:bookmarkEnd w:id="14"/>
      <w:r>
        <w:rPr>
          <w:lang w:val="en-US"/>
        </w:rPr>
        <w:t xml:space="preserve">, salami tactics </w:t>
      </w:r>
      <w:r>
        <w:fldChar w:fldCharType="begin"/>
      </w:r>
      <w:r w:rsidR="00827A16">
        <w:instrText xml:space="preserve"> ADDIN ZOTERO_ITEM CSL_CITATION {"citationID":"a1a8j6raen0","properties":{"formattedCitation":"(Schelling 1966)","plainCitation":"(Schelling 1966)","noteIndex":0},"citationItems":[{"id":"ddTLocpo/xyQa0qBo","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fldChar w:fldCharType="separate"/>
      </w:r>
      <w:bookmarkStart w:id="15" w:name="__Fieldmark__274_600513872"/>
      <w:r>
        <w:rPr>
          <w:lang w:val="en-US"/>
        </w:rPr>
        <w:t>(</w:t>
      </w:r>
      <w:bookmarkStart w:id="16" w:name="__Fieldmark__83_4284355980"/>
      <w:r>
        <w:rPr>
          <w:lang w:val="en-US"/>
        </w:rPr>
        <w:t>S</w:t>
      </w:r>
      <w:bookmarkStart w:id="17" w:name="__Fieldmark__122_1735709817"/>
      <w:r>
        <w:rPr>
          <w:lang w:val="en-US"/>
        </w:rPr>
        <w:t>chelling 1966)</w:t>
      </w:r>
      <w:r>
        <w:fldChar w:fldCharType="end"/>
      </w:r>
      <w:bookmarkEnd w:id="15"/>
      <w:bookmarkEnd w:id="16"/>
      <w:bookmarkEnd w:id="17"/>
      <w:r>
        <w:rPr>
          <w:lang w:val="en-US"/>
        </w:rPr>
        <w:t xml:space="preserve">, low intensity conflict </w:t>
      </w:r>
      <w:r>
        <w:fldChar w:fldCharType="begin"/>
      </w:r>
      <w:r w:rsidR="00827A16">
        <w:instrText xml:space="preserve"> ADDIN ZOTERO_ITEM CSL_CITATION {"citationID":"a1uup5m7qs","properties":{"formattedCitation":"(Turbiville 2002)","plainCitation":"(Turbiville 2002)","noteIndex":0},"citationItems":[{"id":"ddTLocpo/5m2NRJYp","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 </w:instrText>
      </w:r>
      <w:r>
        <w:fldChar w:fldCharType="separate"/>
      </w:r>
      <w:bookmarkStart w:id="18" w:name="__Fieldmark__285_600513872"/>
      <w:r>
        <w:rPr>
          <w:lang w:val="en-US"/>
        </w:rPr>
        <w:t>(</w:t>
      </w:r>
      <w:bookmarkStart w:id="19" w:name="__Fieldmark__90_4284355980"/>
      <w:r>
        <w:rPr>
          <w:lang w:val="en-US"/>
        </w:rPr>
        <w:t>T</w:t>
      </w:r>
      <w:bookmarkStart w:id="20" w:name="__Fieldmark__128_1735709817"/>
      <w:r>
        <w:rPr>
          <w:lang w:val="en-US"/>
        </w:rPr>
        <w:t>urbiville 2002)</w:t>
      </w:r>
      <w:r>
        <w:fldChar w:fldCharType="end"/>
      </w:r>
      <w:bookmarkEnd w:id="18"/>
      <w:bookmarkEnd w:id="19"/>
      <w:bookmarkEnd w:id="20"/>
      <w:r>
        <w:rPr>
          <w:lang w:val="en-US"/>
        </w:rPr>
        <w:t xml:space="preserve">, revolutionary war </w:t>
      </w:r>
      <w:r>
        <w:fldChar w:fldCharType="begin"/>
      </w:r>
      <w:r w:rsidR="00827A16">
        <w:instrText xml:space="preserve"> ADDIN ZOTERO_ITEM CSL_CITATION {"citationID":"a1llku69tlq","properties":{"formattedCitation":"(Shy and Collier 1986)","plainCitation":"(Shy and Collier 1986)","noteIndex":0},"citationItems":[{"id":"ddTLocpo/3r9p0umy","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 </w:instrText>
      </w:r>
      <w:r>
        <w:fldChar w:fldCharType="separate"/>
      </w:r>
      <w:bookmarkStart w:id="21" w:name="__Fieldmark__296_600513872"/>
      <w:r>
        <w:rPr>
          <w:lang w:val="en-US"/>
        </w:rPr>
        <w:t>(</w:t>
      </w:r>
      <w:bookmarkStart w:id="22" w:name="__Fieldmark__97_4284355980"/>
      <w:r>
        <w:rPr>
          <w:lang w:val="en-US"/>
        </w:rPr>
        <w:t>S</w:t>
      </w:r>
      <w:bookmarkStart w:id="23" w:name="__Fieldmark__138_1735709817"/>
      <w:r>
        <w:rPr>
          <w:lang w:val="en-US"/>
        </w:rPr>
        <w:t xml:space="preserve">hy and </w:t>
      </w:r>
      <w:r>
        <w:rPr>
          <w:lang w:val="en-US"/>
        </w:rPr>
        <w:lastRenderedPageBreak/>
        <w:t>Collier 1986)</w:t>
      </w:r>
      <w:r>
        <w:fldChar w:fldCharType="end"/>
      </w:r>
      <w:bookmarkEnd w:id="21"/>
      <w:bookmarkEnd w:id="22"/>
      <w:bookmarkEnd w:id="23"/>
      <w:r>
        <w:rPr>
          <w:lang w:val="en-US"/>
        </w:rPr>
        <w:t xml:space="preserve">, military operations other than war </w:t>
      </w:r>
      <w:r>
        <w:fldChar w:fldCharType="begin"/>
      </w:r>
      <w:r w:rsidR="00827A16">
        <w:instrText xml:space="preserve"> ADDIN ZOTERO_ITEM CSL_CITATION {"citationID":"a1ok4jgccm5","properties":{"formattedCitation":"(Kinross 2004)","plainCitation":"(Kinross 2004)","noteIndex":0},"citationItems":[{"id":"ddTLocpo/tAr2xg2h","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bookmarkStart w:id="24" w:name="__Fieldmark__307_600513872"/>
      <w:r>
        <w:rPr>
          <w:lang w:val="en-US"/>
        </w:rPr>
        <w:t>(</w:t>
      </w:r>
      <w:bookmarkStart w:id="25" w:name="__Fieldmark__104_4284355980"/>
      <w:r>
        <w:rPr>
          <w:lang w:val="en-US"/>
        </w:rPr>
        <w:t>K</w:t>
      </w:r>
      <w:bookmarkStart w:id="26" w:name="__Fieldmark__144_1735709817"/>
      <w:r>
        <w:rPr>
          <w:lang w:val="en-US"/>
        </w:rPr>
        <w:t>inross 2004)</w:t>
      </w:r>
      <w:r>
        <w:fldChar w:fldCharType="end"/>
      </w:r>
      <w:bookmarkEnd w:id="24"/>
      <w:bookmarkEnd w:id="25"/>
      <w:bookmarkEnd w:id="26"/>
      <w:r>
        <w:rPr>
          <w:lang w:val="en-US"/>
        </w:rPr>
        <w:t xml:space="preserve">, covert operations and proxy wars </w:t>
      </w:r>
      <w:r>
        <w:fldChar w:fldCharType="begin"/>
      </w:r>
      <w:r w:rsidR="00827A16">
        <w:instrText xml:space="preserve"> ADDIN ZOTERO_ITEM CSL_CITATION {"citationID":"a1vopkr3m50","properties":{"formattedCitation":"(Carson 2018; O\\uc0\\u8217{}Rourke 2018b)","plainCitation":"(Carson 2018; O’Rourke 2018b)","noteIndex":0},"citationItems":[{"id":"ddTLocpo/bnOyyeOS","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ddTLocpo/H3ayN4LH","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 </w:instrText>
      </w:r>
      <w:r>
        <w:fldChar w:fldCharType="separate"/>
      </w:r>
      <w:bookmarkStart w:id="27" w:name="__Fieldmark__321_600513872"/>
      <w:bookmarkStart w:id="28" w:name="__Fieldmark__111_4284355980"/>
      <w:bookmarkStart w:id="29" w:name="__Fieldmark__150_1735709817"/>
      <w:r w:rsidR="00827A16" w:rsidRPr="00827A16">
        <w:t>(Carson 2018; O’Rourke 2018b)</w:t>
      </w:r>
      <w:r>
        <w:fldChar w:fldCharType="end"/>
      </w:r>
      <w:bookmarkEnd w:id="27"/>
      <w:bookmarkEnd w:id="28"/>
      <w:bookmarkEnd w:id="29"/>
      <w:r>
        <w:rPr>
          <w:lang w:val="en-US"/>
        </w:rPr>
        <w:t xml:space="preserve">, small wars </w:t>
      </w:r>
      <w:r>
        <w:fldChar w:fldCharType="begin"/>
      </w:r>
      <w:r w:rsidR="00827A16">
        <w:instrText xml:space="preserve"> ADDIN ZOTERO_ITEM CSL_CITATION {"citationID":"aocof3jk7r","properties":{"formattedCitation":"(Olson 1990)","plainCitation":"(Olson 1990)","noteIndex":0},"citationItems":[{"id":"ddTLocpo/sAfAB3Z4","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 </w:instrText>
      </w:r>
      <w:r>
        <w:fldChar w:fldCharType="separate"/>
      </w:r>
      <w:bookmarkStart w:id="30" w:name="__Fieldmark__332_600513872"/>
      <w:r>
        <w:rPr>
          <w:lang w:val="en-US"/>
        </w:rPr>
        <w:t>(</w:t>
      </w:r>
      <w:bookmarkStart w:id="31" w:name="__Fieldmark__118_4284355980"/>
      <w:r>
        <w:rPr>
          <w:lang w:val="en-US"/>
        </w:rPr>
        <w:t>O</w:t>
      </w:r>
      <w:bookmarkStart w:id="32" w:name="__Fieldmark__156_1735709817"/>
      <w:r>
        <w:rPr>
          <w:lang w:val="en-US"/>
        </w:rPr>
        <w:t>lson 1990)</w:t>
      </w:r>
      <w:r>
        <w:fldChar w:fldCharType="end"/>
      </w:r>
      <w:bookmarkEnd w:id="30"/>
      <w:bookmarkEnd w:id="31"/>
      <w:bookmarkEnd w:id="32"/>
      <w:r>
        <w:rPr>
          <w:lang w:val="en-US"/>
        </w:rPr>
        <w:t xml:space="preserve">, and frozen conflict </w:t>
      </w:r>
      <w:r>
        <w:fldChar w:fldCharType="begin"/>
      </w:r>
      <w:r w:rsidR="00827A16">
        <w:instrText xml:space="preserve"> ADDIN ZOTERO_ITEM CSL_CITATION {"citationID":"a1b4uarmc6r","properties":{"formattedCitation":"(Driscoll and Maliniak 2016)","plainCitation":"(Driscoll and Maliniak 2016)","noteIndex":0},"citationItems":[{"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separate"/>
      </w:r>
      <w:bookmarkStart w:id="33" w:name="__Fieldmark__345_600513872"/>
      <w:r>
        <w:rPr>
          <w:lang w:val="en-US"/>
        </w:rPr>
        <w:t>(</w:t>
      </w:r>
      <w:bookmarkStart w:id="34" w:name="__Fieldmark__125_4284355980"/>
      <w:r>
        <w:rPr>
          <w:lang w:val="en-US"/>
        </w:rPr>
        <w:t>D</w:t>
      </w:r>
      <w:bookmarkStart w:id="35" w:name="__Fieldmark__162_1735709817"/>
      <w:r>
        <w:rPr>
          <w:lang w:val="en-US"/>
        </w:rPr>
        <w:t>riscoll and Maliniak 2016)</w:t>
      </w:r>
      <w:r>
        <w:fldChar w:fldCharType="end"/>
      </w:r>
      <w:bookmarkEnd w:id="33"/>
      <w:bookmarkEnd w:id="34"/>
      <w:bookmarkEnd w:id="35"/>
      <w:r>
        <w:rPr>
          <w:lang w:val="en-US"/>
        </w:rPr>
        <w:t xml:space="preserve">. Many (but not all) of these concepts emphasize asymmetric struggles with combatants that are unable in material terms to fight on a larger scale or with higher intensity. </w:t>
      </w:r>
    </w:p>
    <w:p w14:paraId="6F7867A0" w14:textId="40CF8F3B" w:rsidR="0078343A" w:rsidRDefault="007878F0">
      <w:pPr>
        <w:pStyle w:val="Newparagraph"/>
      </w:pPr>
      <w:r>
        <w:rPr>
          <w:lang w:val="en-US"/>
        </w:rPr>
        <w:t xml:space="preserve">The interesting puzzle about gray zone conflict, as we will use the term here, is that adversaries are able but </w:t>
      </w:r>
      <w:r>
        <w:rPr>
          <w:i/>
          <w:lang w:val="en-US"/>
        </w:rPr>
        <w:t xml:space="preserve">unwilling </w:t>
      </w:r>
      <w:r>
        <w:rPr>
          <w:lang w:val="en-US"/>
        </w:rPr>
        <w:t xml:space="preserve">to broaden the scope or intensity of a military engagement. </w:t>
      </w:r>
      <w:r w:rsidR="00E00D2B">
        <w:rPr>
          <w:lang w:val="en-US"/>
        </w:rPr>
        <w:t>Yet</w:t>
      </w:r>
      <w:r>
        <w:rPr>
          <w:lang w:val="en-US"/>
        </w:rPr>
        <w:t xml:space="preserve"> this is also not new. In 1978, Kissinger advocated for an intelligence community that could “defend the American national interest in the gray areas where military operations are not suitable and diplomacy cannot operate” </w:t>
      </w:r>
      <w:r>
        <w:fldChar w:fldCharType="begin"/>
      </w:r>
      <w:r w:rsidR="00827A16">
        <w:instrText xml:space="preserve"> ADDIN ZOTERO_ITEM CSL_CITATION {"citationID":"a290rdgt6mr","properties":{"formattedCitation":"(Johnson 2013)","plainCitation":"(Johnson 2013)","noteIndex":0},"citationItems":[{"id":"ddTLocpo/dePpsXe1","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 </w:instrText>
      </w:r>
      <w:r>
        <w:fldChar w:fldCharType="separate"/>
      </w:r>
      <w:bookmarkStart w:id="36" w:name="__Fieldmark__360_600513872"/>
      <w:r>
        <w:rPr>
          <w:lang w:val="en-US"/>
        </w:rPr>
        <w:t>(</w:t>
      </w:r>
      <w:bookmarkStart w:id="37" w:name="__Fieldmark__136_4284355980"/>
      <w:r>
        <w:rPr>
          <w:lang w:val="en-US"/>
        </w:rPr>
        <w:t>J</w:t>
      </w:r>
      <w:bookmarkStart w:id="38" w:name="__Fieldmark__183_1735709817"/>
      <w:r>
        <w:rPr>
          <w:lang w:val="en-US"/>
        </w:rPr>
        <w:t>ohnson 2013)</w:t>
      </w:r>
      <w:r>
        <w:fldChar w:fldCharType="end"/>
      </w:r>
      <w:bookmarkEnd w:id="36"/>
      <w:bookmarkEnd w:id="37"/>
      <w:bookmarkEnd w:id="38"/>
      <w:r>
        <w:rPr>
          <w:lang w:val="en-US"/>
        </w:rPr>
        <w:t xml:space="preserve">. General Votel has described the Cold War as “a 45-year-long Gray Zone struggle” in which the United States and Soviet Union conducted proxy wars, covert operations, and (dis)information campaigns while avoiding a direct military and likely nuclear confrontation </w:t>
      </w:r>
      <w:r>
        <w:fldChar w:fldCharType="begin"/>
      </w:r>
      <w:r w:rsidR="00827A16">
        <w:instrText xml:space="preserve"> ADDIN ZOTERO_ITEM CSL_CITATION {"citationID":"a2guaod3hll","properties":{"formattedCitation":"(Votel et al. 2016)","plainCitation":"(Votel et al. 2016)","noteIndex":0},"citationItems":[{"id":"ddTLocpo/Twl6RY6H","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fldChar w:fldCharType="separate"/>
      </w:r>
      <w:bookmarkStart w:id="39" w:name="__Fieldmark__371_600513872"/>
      <w:r>
        <w:rPr>
          <w:lang w:val="en-US"/>
        </w:rPr>
        <w:t>(</w:t>
      </w:r>
      <w:bookmarkStart w:id="40" w:name="__Fieldmark__143_4284355980"/>
      <w:r>
        <w:rPr>
          <w:lang w:val="en-US"/>
        </w:rPr>
        <w:t>V</w:t>
      </w:r>
      <w:bookmarkStart w:id="41" w:name="__Fieldmark__191_1735709817"/>
      <w:r>
        <w:rPr>
          <w:lang w:val="en-US"/>
        </w:rPr>
        <w:t>otel et al. 2016)</w:t>
      </w:r>
      <w:r>
        <w:fldChar w:fldCharType="end"/>
      </w:r>
      <w:bookmarkEnd w:id="39"/>
      <w:bookmarkEnd w:id="40"/>
      <w:bookmarkEnd w:id="41"/>
      <w:r>
        <w:rPr>
          <w:lang w:val="en-US"/>
        </w:rPr>
        <w:t>. Cold War deterrence shaped the modality and severity of conflict, but it did not, and could not, eliminate it completely. Today many are concerned about an emerging manifestation of limited war, often called “gray zone conflict.” United States Special Operations Command (SOCOM) has defined it as:</w:t>
      </w:r>
    </w:p>
    <w:p w14:paraId="792C5537" w14:textId="4DF6B2B2" w:rsidR="0078343A" w:rsidRDefault="007878F0">
      <w:pPr>
        <w:pStyle w:val="Displayedquotation"/>
      </w:pPr>
      <w:r>
        <w:rPr>
          <w:lang w:val="en-US"/>
        </w:rP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lang w:val="en-US"/>
        </w:rPr>
        <w:t xml:space="preserve"> </w:t>
      </w:r>
      <w:r>
        <w:fldChar w:fldCharType="begin"/>
      </w:r>
      <w:r w:rsidR="00827A16">
        <w:instrText xml:space="preserve"> ADDIN ZOTERO_ITEM CSL_CITATION {"citationID":"a1e11koe73n","properties":{"formattedCitation":"(Bragg 2017)","plainCitation":"(Bragg 2017)","noteIndex":0},"citationItems":[{"id":"ddTLocpo/roR2lhms","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fldChar w:fldCharType="separate"/>
      </w:r>
      <w:bookmarkStart w:id="42" w:name="__Fieldmark__385_600513872"/>
      <w:r>
        <w:rPr>
          <w:lang w:val="en-US"/>
        </w:rPr>
        <w:t>(</w:t>
      </w:r>
      <w:bookmarkStart w:id="43" w:name="__Fieldmark__153_4284355980"/>
      <w:r>
        <w:rPr>
          <w:lang w:val="en-US"/>
        </w:rPr>
        <w:t>B</w:t>
      </w:r>
      <w:bookmarkStart w:id="44" w:name="__Fieldmark__202_1735709817"/>
      <w:r>
        <w:rPr>
          <w:lang w:val="en-US"/>
        </w:rPr>
        <w:t>ragg 2017)</w:t>
      </w:r>
      <w:r>
        <w:fldChar w:fldCharType="end"/>
      </w:r>
      <w:bookmarkEnd w:id="42"/>
      <w:bookmarkEnd w:id="43"/>
      <w:bookmarkEnd w:id="44"/>
    </w:p>
    <w:p w14:paraId="34CE14FE" w14:textId="352218D6" w:rsidR="0078343A" w:rsidRDefault="007878F0">
      <w:pPr>
        <w:pStyle w:val="Newparagraph"/>
      </w:pPr>
      <w:r>
        <w:rPr>
          <w:lang w:val="en-US"/>
        </w:rPr>
        <w:t xml:space="preserve">Again, this is not a new problem. </w:t>
      </w:r>
      <w:bookmarkStart w:id="45" w:name="_kr66excyhdrs"/>
      <w:bookmarkEnd w:id="45"/>
      <w:r>
        <w:rPr>
          <w:lang w:val="en-US"/>
        </w:rPr>
        <w:t xml:space="preserve">While it is convenient to think of peace and war as dichotomous, discrete outcomes, observers have long recognized that tension and violence exist on a spectrum, even as the language used to describe it evolves </w:t>
      </w:r>
      <w:r>
        <w:fldChar w:fldCharType="begin"/>
      </w:r>
      <w:r w:rsidR="00827A16">
        <w:instrText xml:space="preserve"> ADDIN ZOTERO_ITEM CSL_CITATION {"citationID":"a2n3tj424i1","properties":{"formattedCitation":"(Lebow 2010)","plainCitation":"(Lebow 2010)","noteIndex":0},"citationItems":[{"id":"ddTLocpo/hMpo0O1j","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 </w:instrText>
      </w:r>
      <w:r>
        <w:fldChar w:fldCharType="separate"/>
      </w:r>
      <w:bookmarkStart w:id="46" w:name="__Fieldmark__401_600513872"/>
      <w:r>
        <w:rPr>
          <w:lang w:val="en-US"/>
        </w:rPr>
        <w:t>(</w:t>
      </w:r>
      <w:bookmarkStart w:id="47" w:name="__Fieldmark__165_4284355980"/>
      <w:r>
        <w:rPr>
          <w:lang w:val="en-US"/>
        </w:rPr>
        <w:t>L</w:t>
      </w:r>
      <w:bookmarkStart w:id="48" w:name="__Fieldmark__213_1735709817"/>
      <w:r>
        <w:rPr>
          <w:lang w:val="en-US"/>
        </w:rPr>
        <w:t>ebow 2010)</w:t>
      </w:r>
      <w:r>
        <w:fldChar w:fldCharType="end"/>
      </w:r>
      <w:bookmarkEnd w:id="46"/>
      <w:bookmarkEnd w:id="47"/>
      <w:bookmarkEnd w:id="48"/>
      <w:r>
        <w:rPr>
          <w:lang w:val="en-US"/>
        </w:rPr>
        <w:t xml:space="preserve">. The Cold War </w:t>
      </w:r>
      <w:r>
        <w:rPr>
          <w:lang w:val="en-US"/>
        </w:rPr>
        <w:lastRenderedPageBreak/>
        <w:t>featured three distinct threads of thought dealing with limited war: aggressive peacetime competition and intelligence operations vis-a-vis the Soviet Union (wars limited by ends), conventional war in the shadow of nuclear weapons (wars limited by risk), and low-intensity conflict with irregular forces (wars limited by means).</w:t>
      </w:r>
    </w:p>
    <w:p w14:paraId="61083168" w14:textId="77777777" w:rsidR="0078343A" w:rsidRDefault="007878F0">
      <w:pPr>
        <w:pStyle w:val="Heading2"/>
        <w:rPr>
          <w:lang w:val="en-US"/>
        </w:rPr>
      </w:pPr>
      <w:bookmarkStart w:id="49" w:name="_qmjz1equ8oin"/>
      <w:bookmarkEnd w:id="49"/>
      <w:r>
        <w:rPr>
          <w:lang w:val="en-US"/>
        </w:rPr>
        <w:t>Wars Limited by Ends</w:t>
      </w:r>
    </w:p>
    <w:p w14:paraId="125C5A85" w14:textId="77777777" w:rsidR="0078343A" w:rsidRDefault="007878F0">
      <w:pPr>
        <w:pStyle w:val="Newparagraph"/>
        <w:ind w:firstLine="0"/>
        <w:rPr>
          <w:lang w:val="en-US"/>
        </w:rPr>
      </w:pPr>
      <w:r>
        <w:rPr>
          <w:lang w:val="en-US"/>
        </w:rPr>
        <w:t>In the early days of the Cold War, Kennan emphasized that both overt and covert political warfare could play a role in long-term strategic competition with the Soviet Union.</w:t>
      </w:r>
    </w:p>
    <w:p w14:paraId="7C095DD4" w14:textId="462774D7" w:rsidR="0078343A" w:rsidRDefault="007878F0">
      <w:pPr>
        <w:pStyle w:val="Displayedquotation"/>
      </w:pPr>
      <w:r>
        <w:rPr>
          <w:lang w:val="en-US"/>
        </w:rPr>
        <w:t xml:space="preserve">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 </w:t>
      </w:r>
      <w:r>
        <w:fldChar w:fldCharType="begin"/>
      </w:r>
      <w:r w:rsidR="00827A16">
        <w:instrText xml:space="preserve"> ADDIN ZOTERO_ITEM CSL_CITATION {"citationID":"a2493afn1iu","properties":{"formattedCitation":"(Kennan 1948)","plainCitation":"(Kennan 1948)","noteIndex":0},"citationItems":[{"id":"ddTLocpo/A8OlNrdC","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fldChar w:fldCharType="separate"/>
      </w:r>
      <w:bookmarkStart w:id="50" w:name="__Fieldmark__420_600513872"/>
      <w:r>
        <w:rPr>
          <w:lang w:val="en-US"/>
        </w:rPr>
        <w:t>(</w:t>
      </w:r>
      <w:bookmarkStart w:id="51" w:name="__Fieldmark__179_4284355980"/>
      <w:r>
        <w:rPr>
          <w:lang w:val="en-US"/>
        </w:rPr>
        <w:t>K</w:t>
      </w:r>
      <w:bookmarkStart w:id="52" w:name="__Fieldmark__232_1735709817"/>
      <w:r>
        <w:rPr>
          <w:lang w:val="en-US"/>
        </w:rPr>
        <w:t>ennan 1948)</w:t>
      </w:r>
      <w:r>
        <w:fldChar w:fldCharType="end"/>
      </w:r>
      <w:bookmarkEnd w:id="50"/>
      <w:bookmarkEnd w:id="51"/>
      <w:bookmarkEnd w:id="52"/>
      <w:r>
        <w:rPr>
          <w:lang w:val="en-US"/>
        </w:rPr>
        <w:t>.</w:t>
      </w:r>
    </w:p>
    <w:p w14:paraId="0E619317" w14:textId="3DDC20B9" w:rsidR="0078343A" w:rsidRDefault="007878F0">
      <w:pPr>
        <w:pStyle w:val="Newparagraph"/>
      </w:pPr>
      <w:r>
        <w:rPr>
          <w:lang w:val="en-US"/>
        </w:rPr>
        <w:t xml:space="preserve">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 </w:t>
      </w:r>
      <w:r>
        <w:fldChar w:fldCharType="begin"/>
      </w:r>
      <w:r w:rsidR="00827A16">
        <w:instrText xml:space="preserve"> ADDIN ZOTERO_ITEM CSL_CITATION {"citationID":"a2bc8r5itba","properties":{"formattedCitation":"(Osgood 1969)","plainCitation":"(Osgood 1969)","noteIndex":0},"citationItems":[{"id":"ddTLocpo/i2TKtpJc","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 </w:instrText>
      </w:r>
      <w:r>
        <w:fldChar w:fldCharType="separate"/>
      </w:r>
      <w:bookmarkStart w:id="53" w:name="__Fieldmark__433_600513872"/>
      <w:r>
        <w:rPr>
          <w:lang w:val="en-US"/>
        </w:rPr>
        <w:t>(</w:t>
      </w:r>
      <w:bookmarkStart w:id="54" w:name="__Fieldmark__188_4284355980"/>
      <w:r>
        <w:rPr>
          <w:lang w:val="en-US"/>
        </w:rPr>
        <w:t>O</w:t>
      </w:r>
      <w:bookmarkStart w:id="55" w:name="__Fieldmark__240_1735709817"/>
      <w:r>
        <w:rPr>
          <w:lang w:val="en-US"/>
        </w:rPr>
        <w:t>sgood 1969)</w:t>
      </w:r>
      <w:r>
        <w:fldChar w:fldCharType="end"/>
      </w:r>
      <w:bookmarkEnd w:id="53"/>
      <w:bookmarkEnd w:id="54"/>
      <w:bookmarkEnd w:id="55"/>
      <w:r>
        <w:rPr>
          <w:lang w:val="en-US"/>
        </w:rPr>
        <w:t xml:space="preserve">. Contemporary treatment understood limited war as a conflict between actors who had the capacity to increase battlefield commitment but did not want to do so, creating a third option short of major war yet beyond acquiescence </w:t>
      </w:r>
      <w:r>
        <w:fldChar w:fldCharType="begin"/>
      </w:r>
      <w:r w:rsidR="00827A16">
        <w:instrText xml:space="preserve"> ADDIN ZOTERO_ITEM CSL_CITATION {"citationID":"al20upm0h7","properties":{"formattedCitation":"(Brodie 1957; Kissinger 1957)","plainCitation":"(Brodie 1957; Kissinger 1957)","noteIndex":0},"citationItems":[{"id":"ddTLocpo/fpCpeboz","uris":["http://zotero.org/users/2506258/items/P8KVPRX2"],"uri":["http://zotero.org/users/2506258/items/P8KVPRX2"],"itemData":{"id":14063,"type":"article-journal","title":"More About Limited War","container-title":"World Politics","page":"112-122","volume":"10","issue":"1","source":"JSTOR","DOI":"10.2307/2009228","ISSN":"0043-8871","author":[{"family":"Brodie","given":"Bernard"}],"issued":{"date-parts":[["1957"]]}}},{"id":"ddTLocpo/mA0zBSI0","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 </w:instrText>
      </w:r>
      <w:r>
        <w:fldChar w:fldCharType="separate"/>
      </w:r>
      <w:bookmarkStart w:id="56" w:name="__Fieldmark__444_600513872"/>
      <w:r>
        <w:rPr>
          <w:lang w:val="en-US"/>
        </w:rPr>
        <w:t>(</w:t>
      </w:r>
      <w:bookmarkStart w:id="57" w:name="__Fieldmark__195_4284355980"/>
      <w:r>
        <w:rPr>
          <w:lang w:val="en-US"/>
        </w:rPr>
        <w:t>B</w:t>
      </w:r>
      <w:bookmarkStart w:id="58" w:name="__Fieldmark__246_1735709817"/>
      <w:r>
        <w:rPr>
          <w:lang w:val="en-US"/>
        </w:rPr>
        <w:t>rodie 1957; Kissinger 1957)</w:t>
      </w:r>
      <w:r>
        <w:fldChar w:fldCharType="end"/>
      </w:r>
      <w:bookmarkEnd w:id="56"/>
      <w:bookmarkEnd w:id="57"/>
      <w:bookmarkEnd w:id="58"/>
      <w:r>
        <w:rPr>
          <w:lang w:val="en-US"/>
        </w:rPr>
        <w:t xml:space="preserve">. Kissinger and Osgood tried to figure out ways to conduct limited war and avoid escalation by restricting targets and weapons systems or limiting the geographic scope of conflict </w:t>
      </w:r>
      <w:r>
        <w:fldChar w:fldCharType="begin"/>
      </w:r>
      <w:r w:rsidR="00827A16">
        <w:instrText xml:space="preserve"> ADDIN ZOTERO_ITEM CSL_CITATION {"citationID":"a2b41r834sr","properties":{"formattedCitation":"(Woodman 1991)","plainCitation":"(Woodman 1991)","noteIndex":0},"citationItems":[{"id":"ddTLocpo/5iHje2Z7","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 </w:instrText>
      </w:r>
      <w:r>
        <w:fldChar w:fldCharType="separate"/>
      </w:r>
      <w:bookmarkStart w:id="59" w:name="__Fieldmark__455_600513872"/>
      <w:r>
        <w:rPr>
          <w:lang w:val="en-US"/>
        </w:rPr>
        <w:t>(</w:t>
      </w:r>
      <w:bookmarkStart w:id="60" w:name="__Fieldmark__202_4284355980"/>
      <w:r>
        <w:rPr>
          <w:lang w:val="en-US"/>
        </w:rPr>
        <w:t>W</w:t>
      </w:r>
      <w:bookmarkStart w:id="61" w:name="__Fieldmark__252_1735709817"/>
      <w:r>
        <w:rPr>
          <w:lang w:val="en-US"/>
        </w:rPr>
        <w:t>oodman 1991)</w:t>
      </w:r>
      <w:r>
        <w:fldChar w:fldCharType="end"/>
      </w:r>
      <w:bookmarkEnd w:id="59"/>
      <w:bookmarkEnd w:id="60"/>
      <w:bookmarkEnd w:id="61"/>
      <w:r>
        <w:rPr>
          <w:lang w:val="en-US"/>
        </w:rPr>
        <w:t xml:space="preserve">. This form of war required some degree of tacit agreement or common conjecture among adversaries to limit the scope of war. During the Vietnam </w:t>
      </w:r>
      <w:r w:rsidR="000060C7">
        <w:rPr>
          <w:lang w:val="en-US"/>
        </w:rPr>
        <w:t>W</w:t>
      </w:r>
      <w:r>
        <w:rPr>
          <w:lang w:val="en-US"/>
        </w:rPr>
        <w:t xml:space="preserve">ar, for instance, the North </w:t>
      </w:r>
      <w:r>
        <w:rPr>
          <w:lang w:val="en-US"/>
        </w:rPr>
        <w:lastRenderedPageBreak/>
        <w:t xml:space="preserve">Vietnamese leadership was prepared to escalate conflict even as China and the Soviet Union worked to restrain their ally </w:t>
      </w:r>
      <w:r>
        <w:fldChar w:fldCharType="begin"/>
      </w:r>
      <w:r w:rsidR="00827A16">
        <w:instrText xml:space="preserve"> ADDIN ZOTERO_ITEM CSL_CITATION {"citationID":"a22s6nb9865","properties":{"formattedCitation":"(Carver 1986)","plainCitation":"(Carver 1986)","noteIndex":0},"citationItems":[{"id":"ddTLocpo/Q2p5ZcWC","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 </w:instrText>
      </w:r>
      <w:r>
        <w:fldChar w:fldCharType="separate"/>
      </w:r>
      <w:bookmarkStart w:id="62" w:name="__Fieldmark__466_600513872"/>
      <w:r>
        <w:rPr>
          <w:lang w:val="en-US"/>
        </w:rPr>
        <w:t>(</w:t>
      </w:r>
      <w:bookmarkStart w:id="63" w:name="__Fieldmark__209_4284355980"/>
      <w:r>
        <w:rPr>
          <w:lang w:val="en-US"/>
        </w:rPr>
        <w:t>C</w:t>
      </w:r>
      <w:bookmarkStart w:id="64" w:name="__Fieldmark__260_1735709817"/>
      <w:r>
        <w:rPr>
          <w:lang w:val="en-US"/>
        </w:rPr>
        <w:t>arver 1986)</w:t>
      </w:r>
      <w:r>
        <w:fldChar w:fldCharType="end"/>
      </w:r>
      <w:bookmarkEnd w:id="62"/>
      <w:bookmarkEnd w:id="63"/>
      <w:bookmarkEnd w:id="64"/>
      <w:r>
        <w:rPr>
          <w:lang w:val="en-US"/>
        </w:rPr>
        <w:t>.</w:t>
      </w:r>
    </w:p>
    <w:p w14:paraId="5054A39C" w14:textId="77777777" w:rsidR="0078343A" w:rsidRDefault="007878F0">
      <w:pPr>
        <w:pStyle w:val="Heading2"/>
        <w:rPr>
          <w:lang w:val="en-US"/>
        </w:rPr>
      </w:pPr>
      <w:bookmarkStart w:id="65" w:name="_6br7v1wizhuh"/>
      <w:bookmarkEnd w:id="65"/>
      <w:r>
        <w:rPr>
          <w:lang w:val="en-US"/>
        </w:rPr>
        <w:t>Wars Limited by Risk</w:t>
      </w:r>
    </w:p>
    <w:p w14:paraId="5A1571BC" w14:textId="4DC969DB" w:rsidR="0078343A" w:rsidRDefault="007878F0">
      <w:pPr>
        <w:pStyle w:val="Newparagraph"/>
        <w:ind w:firstLine="0"/>
      </w:pPr>
      <w:r>
        <w:rPr>
          <w:lang w:val="en-US"/>
        </w:rPr>
        <w:t xml:space="preserve">Ends are the goals of strategy. They encompass both the demands an actor makes (to </w:t>
      </w:r>
      <w:r w:rsidR="000060C7">
        <w:rPr>
          <w:lang w:val="en-US"/>
        </w:rPr>
        <w:t xml:space="preserve">maintain or alter </w:t>
      </w:r>
      <w:r>
        <w:rPr>
          <w:lang w:val="en-US"/>
        </w:rPr>
        <w:t>the status quo) and the value it attaches to their realization. Ends can be considered limited either because demands are modest, or the actor is not willing to pay much for them. Schelling</w:t>
      </w:r>
      <w:r w:rsidR="006C6CB4">
        <w:rPr>
          <w:lang w:val="en-US"/>
        </w:rPr>
        <w:t xml:space="preserve"> </w:t>
      </w:r>
      <w:r w:rsidR="006C6CB4">
        <w:rPr>
          <w:lang w:val="en-US"/>
        </w:rPr>
        <w:fldChar w:fldCharType="begin"/>
      </w:r>
      <w:r w:rsidR="00827A16">
        <w:rPr>
          <w:lang w:val="en-US"/>
        </w:rPr>
        <w:instrText xml:space="preserve"> ADDIN ZOTERO_ITEM CSL_CITATION {"citationID":"arp71d4u26","properties":{"formattedCitation":"\\uldash{(Schelling 1966)}","plainCitation":"(Schelling 1966)","dontUpdate":true,"noteIndex":0},"citationItems":[{"id":"ddTLocpo/xyQa0qBo","uris":["http://zotero.org/users/2506258/items/P7ABFQJU"],"uri":["http://zotero.org/users/2506258/items/P7ABFQJU"],"itemData":{"id":"vJpLM2Bq/Nc3hEbu9","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sidR="006C6CB4">
        <w:rPr>
          <w:lang w:val="en-US"/>
        </w:rPr>
        <w:fldChar w:fldCharType="separate"/>
      </w:r>
      <w:r w:rsidR="006C6CB4" w:rsidRPr="006C6CB4">
        <w:rPr>
          <w:u w:val="dash"/>
        </w:rPr>
        <w:t>(1966)</w:t>
      </w:r>
      <w:r w:rsidR="006C6CB4">
        <w:rPr>
          <w:lang w:val="en-US"/>
        </w:rPr>
        <w:fldChar w:fldCharType="end"/>
      </w:r>
      <w:r>
        <w:rPr>
          <w:lang w:val="en-US"/>
        </w:rPr>
        <w:t xml:space="preserve"> argues, accordingly, that the advent of nuclear weapons transformed contests of strength and power into contests of risk and resolve. Even as war became prohibitively costly, resolved actors could still exert influence over less resolved types by displaying a willingness to approach the brink. Cold War strategists advanced the notion of “the stability-instability paradox” to explain how incentives for engaging in conflict at lower levels of intensity or in peripheral theaters arise out of disincentives for initiating nuclear war or even major conventional war </w:t>
      </w:r>
      <w:r>
        <w:fldChar w:fldCharType="begin"/>
      </w:r>
      <w:r w:rsidR="00827A16">
        <w:instrText xml:space="preserve"> ADDIN ZOTERO_ITEM CSL_CITATION {"citationID":"au9mv4fi7e","properties":{"formattedCitation":"(Jervis 1984)","plainCitation":"(Jervis 1984)","noteIndex":0},"citationItems":[{"id":"ddTLocpo/yq6iXoiI","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fldChar w:fldCharType="separate"/>
      </w:r>
      <w:bookmarkStart w:id="66" w:name="__Fieldmark__498_600513872"/>
      <w:r>
        <w:rPr>
          <w:lang w:val="en-US"/>
        </w:rPr>
        <w:t>(</w:t>
      </w:r>
      <w:bookmarkStart w:id="67" w:name="__Fieldmark__222_4284355980"/>
      <w:r>
        <w:rPr>
          <w:lang w:val="en-US"/>
        </w:rPr>
        <w:t>J</w:t>
      </w:r>
      <w:bookmarkStart w:id="68" w:name="__Fieldmark__272_1735709817"/>
      <w:r>
        <w:rPr>
          <w:lang w:val="en-US"/>
        </w:rPr>
        <w:t>ervis 1984)</w:t>
      </w:r>
      <w:r>
        <w:fldChar w:fldCharType="end"/>
      </w:r>
      <w:bookmarkEnd w:id="66"/>
      <w:bookmarkEnd w:id="67"/>
      <w:bookmarkEnd w:id="68"/>
      <w:r>
        <w:rPr>
          <w:lang w:val="en-US"/>
        </w:rPr>
        <w:t>. According to Snyder</w:t>
      </w:r>
      <w:r w:rsidR="006C6CB4">
        <w:rPr>
          <w:lang w:val="en-US"/>
        </w:rPr>
        <w:t xml:space="preserve"> </w:t>
      </w:r>
      <w:r w:rsidR="006C6CB4">
        <w:rPr>
          <w:lang w:val="en-US"/>
        </w:rPr>
        <w:fldChar w:fldCharType="begin"/>
      </w:r>
      <w:r w:rsidR="00827A16">
        <w:rPr>
          <w:lang w:val="en-US"/>
        </w:rPr>
        <w:instrText xml:space="preserve"> ADDIN ZOTERO_ITEM CSL_CITATION {"citationID":"a25pspi403b","properties":{"formattedCitation":"\\uldash{(Snyder 1965, 167)}","plainCitation":"(Snyder 1965, 167)","dontUpdate":true,"noteIndex":0},"citationItems":[{"id":"ddTLocpo/lgBBMtaj","uris":["http://zotero.org/users/2506258/items/MPUN27KV"],"uri":["http://zotero.org/users/2506258/items/MPUN27KV"],"itemData":{"id":"vJpLM2Bq/BDbk71Tt","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locator":"167"}],"schema":"https://github.com/citation-style-language/schema/raw/master/csl-citation.json"} </w:instrText>
      </w:r>
      <w:r w:rsidR="006C6CB4">
        <w:rPr>
          <w:lang w:val="en-US"/>
        </w:rPr>
        <w:fldChar w:fldCharType="separate"/>
      </w:r>
      <w:r w:rsidR="006C6CB4" w:rsidRPr="007878F0">
        <w:rPr>
          <w:u w:val="dash"/>
        </w:rPr>
        <w:t>(1965, 167)</w:t>
      </w:r>
      <w:r w:rsidR="006C6CB4">
        <w:rPr>
          <w:lang w:val="en-US"/>
        </w:rPr>
        <w:fldChar w:fldCharType="end"/>
      </w:r>
      <w:r>
        <w:rPr>
          <w:lang w:val="en-US"/>
        </w:rPr>
        <w:t>, “nuclear technology introduced a new form of intent-perception and a new form of uncertainty — that concerning what types of military capability the opponent was likely to use and what degree of violence he was willing to risk or accept”</w:t>
      </w:r>
      <w:r w:rsidR="000060C7">
        <w:rPr>
          <w:lang w:val="en-US"/>
        </w:rPr>
        <w:t>.</w:t>
      </w:r>
      <w:r w:rsidR="006C6CB4" w:rsidDel="006C6CB4">
        <w:rPr>
          <w:lang w:val="en-US"/>
        </w:rPr>
        <w:t xml:space="preserve"> </w:t>
      </w:r>
      <w:r>
        <w:rPr>
          <w:lang w:val="en-US"/>
        </w:rPr>
        <w:t xml:space="preserve">The presence of nuclear weapons might prevent world war, but it could simultaneously encourage localized aggression or smaller, more limited conflicts </w:t>
      </w:r>
      <w:r>
        <w:fldChar w:fldCharType="begin"/>
      </w:r>
      <w:r w:rsidR="00827A16">
        <w:instrText xml:space="preserve"> ADDIN ZOTERO_ITEM CSL_CITATION {"citationID":"as5f8pbtdf","properties":{"formattedCitation":"(Sagan and Waltz 2003)","plainCitation":"(Sagan and Waltz 2003)","noteIndex":0},"citationItems":[{"id":"ddTLocpo/W7GYQ16H","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schema":"https://github.com/citation-style-language/schema/raw/master/csl-citation.json"} </w:instrText>
      </w:r>
      <w:r>
        <w:fldChar w:fldCharType="separate"/>
      </w:r>
      <w:bookmarkStart w:id="69" w:name="__Fieldmark__523_600513872"/>
      <w:r>
        <w:rPr>
          <w:lang w:val="en-US"/>
        </w:rPr>
        <w:t>(Sagan and Waltz 2003)</w:t>
      </w:r>
      <w:bookmarkStart w:id="70" w:name="__Fieldmark__287_1735709817"/>
      <w:bookmarkStart w:id="71" w:name="__Fieldmark__236_4284355980"/>
      <w:bookmarkEnd w:id="70"/>
      <w:bookmarkEnd w:id="71"/>
      <w:r>
        <w:fldChar w:fldCharType="end"/>
      </w:r>
      <w:bookmarkEnd w:id="69"/>
      <w:r>
        <w:rPr>
          <w:lang w:val="en-US"/>
        </w:rPr>
        <w:t xml:space="preserve">. At the same time, the feasibility of “weakening the enemy with pricks instead of blows” is limited by the implicit risk of nuclear escalation </w:t>
      </w:r>
      <w:r>
        <w:fldChar w:fldCharType="begin"/>
      </w:r>
      <w:r w:rsidR="00827A16">
        <w:instrText xml:space="preserve"> ADDIN ZOTERO_ITEM CSL_CITATION {"citationID":"a91s57jof8","properties":{"formattedCitation":"(Hart 1954, 186)","plainCitation":"(Hart 1954, 186)","noteIndex":0},"citationItems":[{"id":"ddTLocpo/MLqYeSnt","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locator":"186"}],"schema":"https://github.com/citation-style-language/schema/raw/master/csl-citation.json"} </w:instrText>
      </w:r>
      <w:r>
        <w:fldChar w:fldCharType="separate"/>
      </w:r>
      <w:bookmarkStart w:id="72" w:name="__Fieldmark__536_600513872"/>
      <w:r w:rsidR="00A35EFD" w:rsidRPr="00A35EFD">
        <w:t>(Hart 1954, 186)</w:t>
      </w:r>
      <w:bookmarkStart w:id="73" w:name="__Fieldmark__243_4284355980"/>
      <w:bookmarkStart w:id="74" w:name="__Fieldmark__293_1735709817"/>
      <w:bookmarkEnd w:id="73"/>
      <w:bookmarkEnd w:id="74"/>
      <w:r>
        <w:fldChar w:fldCharType="end"/>
      </w:r>
      <w:bookmarkEnd w:id="72"/>
      <w:r>
        <w:rPr>
          <w:lang w:val="en-US"/>
        </w:rPr>
        <w:t>. Modern studies</w:t>
      </w:r>
      <w:r w:rsidR="000060C7">
        <w:rPr>
          <w:lang w:val="en-US"/>
        </w:rPr>
        <w:t xml:space="preserve"> have empirically</w:t>
      </w:r>
      <w:r>
        <w:rPr>
          <w:lang w:val="en-US"/>
        </w:rPr>
        <w:t xml:space="preserve"> evaluate</w:t>
      </w:r>
      <w:r w:rsidR="000060C7">
        <w:rPr>
          <w:lang w:val="en-US"/>
        </w:rPr>
        <w:t>d</w:t>
      </w:r>
      <w:r>
        <w:rPr>
          <w:lang w:val="en-US"/>
        </w:rPr>
        <w:t xml:space="preserve"> </w:t>
      </w:r>
      <w:r w:rsidR="000060C7">
        <w:rPr>
          <w:lang w:val="en-US"/>
        </w:rPr>
        <w:t xml:space="preserve">these insights </w:t>
      </w:r>
      <w:r>
        <w:rPr>
          <w:lang w:val="en-US"/>
        </w:rPr>
        <w:t xml:space="preserve">quantitatively </w:t>
      </w:r>
      <w:r w:rsidR="000060C7">
        <w:rPr>
          <w:lang w:val="en-US"/>
        </w:rPr>
        <w:t>and</w:t>
      </w:r>
      <w:r>
        <w:rPr>
          <w:lang w:val="en-US"/>
        </w:rPr>
        <w:t xml:space="preserve"> in specific regions </w:t>
      </w:r>
      <w:r>
        <w:fldChar w:fldCharType="begin"/>
      </w:r>
      <w:r w:rsidR="00827A16">
        <w:instrText xml:space="preserve"> ADDIN ZOTERO_ITEM CSL_CITATION {"citationID":"a2e2dcn2a3l","properties":{"formattedCitation":"(Ganguly 1995; Rauchhaus 2009)","plainCitation":"(Ganguly 1995; Rauchhaus 2009)","noteIndex":0},"citationItems":[{"id":"ddTLocpo/DIXWYf3n","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ddTLocpo/DJqSf0s7","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schema":"https://github.com/citation-style-language/schema/raw/master/csl-citation.json"} </w:instrText>
      </w:r>
      <w:r>
        <w:fldChar w:fldCharType="separate"/>
      </w:r>
      <w:bookmarkStart w:id="75" w:name="__Fieldmark__553_600513872"/>
      <w:r>
        <w:rPr>
          <w:lang w:val="en-US"/>
        </w:rPr>
        <w:t>(Ganguly 1995; Rauchhaus 2009)</w:t>
      </w:r>
      <w:bookmarkStart w:id="76" w:name="__Fieldmark__250_4284355980"/>
      <w:bookmarkStart w:id="77" w:name="__Fieldmark__299_1735709817"/>
      <w:bookmarkEnd w:id="76"/>
      <w:bookmarkEnd w:id="77"/>
      <w:r>
        <w:fldChar w:fldCharType="end"/>
      </w:r>
      <w:bookmarkEnd w:id="75"/>
      <w:r>
        <w:rPr>
          <w:lang w:val="en-US"/>
        </w:rPr>
        <w:t>.</w:t>
      </w:r>
    </w:p>
    <w:p w14:paraId="03B91FE1" w14:textId="2A2E3E79" w:rsidR="0078343A" w:rsidRDefault="007878F0">
      <w:pPr>
        <w:pStyle w:val="Newparagraph"/>
      </w:pPr>
      <w:r>
        <w:rPr>
          <w:lang w:val="en-US"/>
        </w:rPr>
        <w:t>Recent formalizations of limited conflict in the shadow of major war point to the need for updated conceptions of deterrence. Schelling</w:t>
      </w:r>
      <w:r w:rsidR="006C6CB4">
        <w:rPr>
          <w:lang w:val="en-US"/>
        </w:rPr>
        <w:t xml:space="preserve"> </w:t>
      </w:r>
      <w:r w:rsidR="006C6CB4" w:rsidRPr="007878F0">
        <w:rPr>
          <w:u w:val="dash"/>
        </w:rPr>
        <w:t>(1966, 107)</w:t>
      </w:r>
      <w:r>
        <w:rPr>
          <w:lang w:val="en-US"/>
        </w:rPr>
        <w:t xml:space="preserve"> argued that “the main consequence of limited war, and potentially a main purpose for engaging in it, is to raise the risk of larger war” </w:t>
      </w:r>
      <w:r>
        <w:lastRenderedPageBreak/>
        <w:fldChar w:fldCharType="begin"/>
      </w:r>
      <w:r w:rsidR="00827A16">
        <w:instrText xml:space="preserve"> ADDIN ZOTERO_ITEM CSL_CITATION {"citationID":"a11onvb8243","properties":{"formattedCitation":"(Schelling 1966, 107)","plainCitation":"(Schelling 1966, 107)","noteIndex":0},"citationItems":[{"id":"ddTLocpo/xyQa0qBo","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locator":"107"}],"schema":"https://github.com/citation-style-language/schema/raw/master/csl-citation.json"} </w:instrText>
      </w:r>
      <w:r>
        <w:fldChar w:fldCharType="separate"/>
      </w:r>
      <w:bookmarkStart w:id="78" w:name="__Fieldmark__569_600513872"/>
      <w:r w:rsidR="00A35EFD" w:rsidRPr="00A35EFD">
        <w:t>(Schelling 1966, 107)</w:t>
      </w:r>
      <w:bookmarkStart w:id="79" w:name="__Fieldmark__259_4284355980"/>
      <w:bookmarkStart w:id="80" w:name="__Fieldmark__315_1735709817"/>
      <w:r>
        <w:fldChar w:fldCharType="end"/>
      </w:r>
      <w:bookmarkEnd w:id="78"/>
      <w:bookmarkEnd w:id="79"/>
      <w:bookmarkEnd w:id="80"/>
      <w:r>
        <w:rPr>
          <w:lang w:val="en-US"/>
        </w:rPr>
        <w:t xml:space="preserve">. Gray zone conflict poses a different relationship in which a capable actor may choose to engage in limited war precisely to </w:t>
      </w:r>
      <w:r>
        <w:rPr>
          <w:i/>
          <w:lang w:val="en-US"/>
        </w:rPr>
        <w:t xml:space="preserve">lower </w:t>
      </w:r>
      <w:r>
        <w:rPr>
          <w:lang w:val="en-US"/>
        </w:rPr>
        <w:t xml:space="preserve">the risk of larger war </w:t>
      </w:r>
      <w:r>
        <w:fldChar w:fldCharType="begin"/>
      </w:r>
      <w:r w:rsidR="00827A16">
        <w:instrText xml:space="preserve"> ADDIN ZOTERO_ITEM CSL_CITATION {"citationID":"a1geflv43s5","properties":{"formattedCitation":"(Schram 2019)","plainCitation":"(Schram 2019)","noteIndex":0},"citationItems":[{"id":"ddTLocpo/QnxOWH4H","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fldChar w:fldCharType="separate"/>
      </w:r>
      <w:bookmarkStart w:id="81" w:name="__Fieldmark__584_600513872"/>
      <w:r>
        <w:rPr>
          <w:lang w:val="en-US"/>
        </w:rPr>
        <w:t>(Schram 2019)</w:t>
      </w:r>
      <w:bookmarkStart w:id="82" w:name="__Fieldmark__324_1735709817"/>
      <w:bookmarkStart w:id="83" w:name="__Fieldmark__268_4284355980"/>
      <w:bookmarkEnd w:id="82"/>
      <w:bookmarkEnd w:id="83"/>
      <w:r>
        <w:fldChar w:fldCharType="end"/>
      </w:r>
      <w:bookmarkEnd w:id="81"/>
      <w:r>
        <w:rPr>
          <w:lang w:val="en-US"/>
        </w:rPr>
        <w:t>. As</w:t>
      </w:r>
      <w:r w:rsidR="009D3517">
        <w:rPr>
          <w:lang w:val="en-US"/>
        </w:rPr>
        <w:t xml:space="preserve"> Powell</w:t>
      </w:r>
      <w:r>
        <w:rPr>
          <w:lang w:val="en-US"/>
        </w:rPr>
        <w:t xml:space="preserve"> </w:t>
      </w:r>
      <w:r w:rsidR="009D3517">
        <w:fldChar w:fldCharType="begin"/>
      </w:r>
      <w:r w:rsidR="00827A16">
        <w:instrText xml:space="preserve"> ADDIN ZOTERO_ITEM CSL_CITATION {"citationID":"aq0hvmlhu6","properties":{"formattedCitation":"(Powell 2015, 598)","plainCitation":"(Powell 2015, 598)","dontUpdate":true,"noteIndex":0},"citationItems":[{"id":"ddTLocpo/yunJbQBe","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locator":"598"}],"schema":"https://github.com/citation-style-language/schema/raw/master/csl-citation.json"} </w:instrText>
      </w:r>
      <w:r w:rsidR="009D3517">
        <w:fldChar w:fldCharType="separate"/>
      </w:r>
      <w:bookmarkStart w:id="84" w:name="__Fieldmark__598_600513872"/>
      <w:r w:rsidR="009D3517" w:rsidRPr="00A35EFD">
        <w:t>(2015, 598)</w:t>
      </w:r>
      <w:bookmarkStart w:id="85" w:name="__Fieldmark__275_4284355980"/>
      <w:bookmarkStart w:id="86" w:name="__Fieldmark__330_1735709817"/>
      <w:bookmarkEnd w:id="85"/>
      <w:bookmarkEnd w:id="86"/>
      <w:r w:rsidR="009D3517">
        <w:fldChar w:fldCharType="end"/>
      </w:r>
      <w:bookmarkEnd w:id="84"/>
      <w:r w:rsidR="009D3517">
        <w:t xml:space="preserve"> </w:t>
      </w:r>
      <w:r>
        <w:rPr>
          <w:lang w:val="en-US"/>
        </w:rPr>
        <w:t>states, “the amount of power the challenger brings to bear affects the stability of the conflict. More specifically, how much power the challenger brings to bear limits how much risk the defender can generate”. Mutually constrained actors pursue (and resist) aggression furtively, so as to protect broader cooperative or compatible goals.</w:t>
      </w:r>
    </w:p>
    <w:p w14:paraId="7008A166" w14:textId="2C011A82" w:rsidR="0078343A" w:rsidRDefault="007878F0">
      <w:pPr>
        <w:pStyle w:val="Newparagraph"/>
      </w:pPr>
      <w:r>
        <w:rPr>
          <w:lang w:val="en-US"/>
        </w:rPr>
        <w:t xml:space="preserve">Deterrence </w:t>
      </w:r>
      <w:r w:rsidR="00321C1C">
        <w:rPr>
          <w:lang w:val="en-US"/>
        </w:rPr>
        <w:t>essentially</w:t>
      </w:r>
      <w:r>
        <w:rPr>
          <w:lang w:val="en-US"/>
        </w:rPr>
        <w:t xml:space="preserve"> </w:t>
      </w:r>
      <w:r w:rsidR="00321C1C">
        <w:rPr>
          <w:lang w:val="en-US"/>
        </w:rPr>
        <w:t xml:space="preserve">serves to </w:t>
      </w:r>
      <w:r>
        <w:rPr>
          <w:lang w:val="en-US"/>
        </w:rPr>
        <w:t xml:space="preserve">buy time against an adversary committed to changing the status quo. George and Smoke raise the issue of “designing around” deterrence as adversaries seek out options that “offers an opportunity for gain while minimizing the risk of an unwanted response by the defender” </w:t>
      </w:r>
      <w:r>
        <w:fldChar w:fldCharType="begin"/>
      </w:r>
      <w:r w:rsidR="00827A16">
        <w:instrText xml:space="preserve"> ADDIN ZOTERO_ITEM CSL_CITATION {"citationID":"a2d4mk2onnc","properties":{"formattedCitation":"(A. George and Smoke 1989, 173)","plainCitation":"(A. George and Smoke 1989, 173)","noteIndex":0},"citationItems":[{"id":"ddTLocpo/5LKy7DfV","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locator":"173"}],"schema":"https://github.com/citation-style-language/schema/raw/master/csl-citation.json"} </w:instrText>
      </w:r>
      <w:r>
        <w:fldChar w:fldCharType="separate"/>
      </w:r>
      <w:bookmarkStart w:id="87" w:name="__Fieldmark__615_600513872"/>
      <w:r w:rsidR="00A35EFD" w:rsidRPr="00A35EFD">
        <w:t>(A. George and Smoke 1989, 173)</w:t>
      </w:r>
      <w:bookmarkStart w:id="88" w:name="__Fieldmark__284_4284355980"/>
      <w:bookmarkStart w:id="89" w:name="__Fieldmark__338_1735709817"/>
      <w:r>
        <w:fldChar w:fldCharType="end"/>
      </w:r>
      <w:bookmarkEnd w:id="87"/>
      <w:bookmarkEnd w:id="88"/>
      <w:bookmarkEnd w:id="89"/>
      <w:r>
        <w:rPr>
          <w:lang w:val="en-US"/>
        </w:rPr>
        <w:t xml:space="preserve">. Sometimes this can result in serious fighting as when Egypt “designed around” Israel’s deterrent in 1973 </w:t>
      </w:r>
      <w:r>
        <w:fldChar w:fldCharType="begin"/>
      </w:r>
      <w:r w:rsidR="00827A16">
        <w:instrText xml:space="preserve"> ADDIN ZOTERO_ITEM CSL_CITATION {"citationID":"a1nhaf49ut7","properties":{"formattedCitation":"(Stein 1989)","plainCitation":"(Stein 1989)","noteIndex":0},"citationItems":[{"id":"ddTLocpo/xVfZzODh","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fldChar w:fldCharType="separate"/>
      </w:r>
      <w:bookmarkStart w:id="90" w:name="__Fieldmark__626_600513872"/>
      <w:r>
        <w:rPr>
          <w:lang w:val="en-US"/>
        </w:rPr>
        <w:t>(</w:t>
      </w:r>
      <w:bookmarkStart w:id="91" w:name="__Fieldmark__291_4284355980"/>
      <w:r>
        <w:rPr>
          <w:lang w:val="en-US"/>
        </w:rPr>
        <w:t>S</w:t>
      </w:r>
      <w:bookmarkStart w:id="92" w:name="__Fieldmark__344_1735709817"/>
      <w:r>
        <w:rPr>
          <w:lang w:val="en-US"/>
        </w:rPr>
        <w:t>tein 1989)</w:t>
      </w:r>
      <w:r>
        <w:fldChar w:fldCharType="end"/>
      </w:r>
      <w:bookmarkEnd w:id="90"/>
      <w:bookmarkEnd w:id="91"/>
      <w:bookmarkEnd w:id="92"/>
      <w:r>
        <w:rPr>
          <w:lang w:val="en-US"/>
        </w:rPr>
        <w:t xml:space="preserve">. Even so, “designing around” deterrence remains a perverse symptom of its success so long as the adversary limits its means and aims, even in cases where the target panics or misperceives that the attacker has expansive aims (as Israel did). Lieberman thus argues that “designing around” is a sign of deterrence success if an adversary shapes its challenge in response to the anticipated reaction of the defender </w:t>
      </w:r>
      <w:r>
        <w:fldChar w:fldCharType="begin"/>
      </w:r>
      <w:r w:rsidR="00827A16">
        <w:instrText xml:space="preserve"> ADDIN ZOTERO_ITEM CSL_CITATION {"citationID":"a24u6fvi6he","properties":{"formattedCitation":"(Lieberman 2012)","plainCitation":"(Lieberman 2012)","noteIndex":0},"citationItems":[{"id":"ddTLocpo/28pkLAf6","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fldChar w:fldCharType="separate"/>
      </w:r>
      <w:bookmarkStart w:id="93" w:name="__Fieldmark__637_600513872"/>
      <w:r>
        <w:rPr>
          <w:lang w:val="en-US"/>
        </w:rPr>
        <w:t>(</w:t>
      </w:r>
      <w:bookmarkStart w:id="94" w:name="__Fieldmark__298_4284355980"/>
      <w:r>
        <w:rPr>
          <w:lang w:val="en-US"/>
        </w:rPr>
        <w:t>L</w:t>
      </w:r>
      <w:bookmarkStart w:id="95" w:name="__Fieldmark__357_1735709817"/>
      <w:r>
        <w:rPr>
          <w:lang w:val="en-US"/>
        </w:rPr>
        <w:t>ieberman 2012)</w:t>
      </w:r>
      <w:r>
        <w:fldChar w:fldCharType="end"/>
      </w:r>
      <w:bookmarkEnd w:id="93"/>
      <w:bookmarkEnd w:id="94"/>
      <w:bookmarkEnd w:id="95"/>
      <w:r>
        <w:rPr>
          <w:lang w:val="en-US"/>
        </w:rPr>
        <w:t>.</w:t>
      </w:r>
    </w:p>
    <w:p w14:paraId="1624BBC5" w14:textId="77777777" w:rsidR="0078343A" w:rsidRDefault="007878F0">
      <w:pPr>
        <w:pStyle w:val="Heading2"/>
        <w:rPr>
          <w:lang w:val="en-US"/>
        </w:rPr>
      </w:pPr>
      <w:bookmarkStart w:id="96" w:name="_h9izm43h2a15"/>
      <w:bookmarkEnd w:id="96"/>
      <w:r>
        <w:rPr>
          <w:lang w:val="en-US"/>
        </w:rPr>
        <w:t>Wars Limited by Means</w:t>
      </w:r>
    </w:p>
    <w:p w14:paraId="1A4435D5" w14:textId="32BC5524" w:rsidR="0078343A" w:rsidRDefault="007878F0">
      <w:pPr>
        <w:pStyle w:val="Newparagraph"/>
        <w:ind w:firstLine="0"/>
      </w:pPr>
      <w:r>
        <w:rPr>
          <w:lang w:val="en-US"/>
        </w:rPr>
        <w:t xml:space="preserve">The Cold War also witnessed numerous decolonization struggles and proxy wars in the </w:t>
      </w:r>
      <w:r w:rsidR="00321C1C">
        <w:rPr>
          <w:lang w:val="en-US"/>
        </w:rPr>
        <w:t>developing world</w:t>
      </w:r>
      <w:r>
        <w:rPr>
          <w:lang w:val="en-US"/>
        </w:rPr>
        <w:t xml:space="preserve">. Limited war with irregular forces rather than a peer competitor directly garnered much attention in the 1970s under the rubric of “low intensity conflict” (LIC) </w:t>
      </w:r>
      <w:r>
        <w:fldChar w:fldCharType="begin"/>
      </w:r>
      <w:r w:rsidR="00827A16">
        <w:instrText xml:space="preserve"> ADDIN ZOTERO_ITEM CSL_CITATION {"citationID":"aj6m994m9g","properties":{"formattedCitation":"(Schultz 1986)","plainCitation":"(Schultz 1986)","noteIndex":0},"citationItems":[{"id":"ddTLocpo/nIOX5P5H","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fldChar w:fldCharType="separate"/>
      </w:r>
      <w:bookmarkStart w:id="97" w:name="__Fieldmark__654_600513872"/>
      <w:r>
        <w:rPr>
          <w:lang w:val="en-US"/>
        </w:rPr>
        <w:t>(</w:t>
      </w:r>
      <w:bookmarkStart w:id="98" w:name="__Fieldmark__311_4284355980"/>
      <w:r>
        <w:rPr>
          <w:lang w:val="en-US"/>
        </w:rPr>
        <w:t>S</w:t>
      </w:r>
      <w:bookmarkStart w:id="99" w:name="__Fieldmark__374_1735709817"/>
      <w:r>
        <w:rPr>
          <w:lang w:val="en-US"/>
        </w:rPr>
        <w:t>chultz 1986)</w:t>
      </w:r>
      <w:r>
        <w:fldChar w:fldCharType="end"/>
      </w:r>
      <w:bookmarkEnd w:id="97"/>
      <w:bookmarkEnd w:id="98"/>
      <w:bookmarkEnd w:id="99"/>
      <w:r>
        <w:rPr>
          <w:lang w:val="en-US"/>
        </w:rPr>
        <w:t xml:space="preserve">. Some treatments of LIC focus on the use of </w:t>
      </w:r>
      <w:r w:rsidR="00EF231E">
        <w:rPr>
          <w:lang w:val="en-US"/>
        </w:rPr>
        <w:t xml:space="preserve">tactics — </w:t>
      </w:r>
      <w:r>
        <w:rPr>
          <w:lang w:val="en-US"/>
        </w:rPr>
        <w:t xml:space="preserve">light weapons and ambush </w:t>
      </w:r>
      <w:r>
        <w:fldChar w:fldCharType="begin"/>
      </w:r>
      <w:r w:rsidR="00827A16">
        <w:instrText xml:space="preserve"> ADDIN ZOTERO_ITEM CSL_CITATION {"citationID":"a2bktg8d9pg","properties":{"formattedCitation":"(Kornbluh and Hackel 1986)","plainCitation":"(Kornbluh and Hackel 1986)","noteIndex":0},"citationItems":[{"id":"ddTLocpo/MGGNlKBJ","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schema":"https://github.com/citation-style-language/schema/raw/master/csl-citation.json"} </w:instrText>
      </w:r>
      <w:r>
        <w:fldChar w:fldCharType="separate"/>
      </w:r>
      <w:bookmarkStart w:id="100" w:name="__Fieldmark__665_600513872"/>
      <w:r>
        <w:rPr>
          <w:lang w:val="en-US"/>
        </w:rPr>
        <w:t>(</w:t>
      </w:r>
      <w:bookmarkStart w:id="101" w:name="__Fieldmark__318_4284355980"/>
      <w:r>
        <w:rPr>
          <w:lang w:val="en-US"/>
        </w:rPr>
        <w:t>K</w:t>
      </w:r>
      <w:bookmarkStart w:id="102" w:name="__Fieldmark__379_1735709817"/>
      <w:r>
        <w:rPr>
          <w:lang w:val="en-US"/>
        </w:rPr>
        <w:t>ornbluh and Hackel 1986)</w:t>
      </w:r>
      <w:r>
        <w:fldChar w:fldCharType="end"/>
      </w:r>
      <w:bookmarkEnd w:id="100"/>
      <w:bookmarkEnd w:id="101"/>
      <w:bookmarkEnd w:id="102"/>
      <w:r>
        <w:rPr>
          <w:lang w:val="en-US"/>
        </w:rPr>
        <w:t xml:space="preserve"> while others identify the phenomenon in terms of actor</w:t>
      </w:r>
      <w:r w:rsidR="00EF231E">
        <w:rPr>
          <w:lang w:val="en-US"/>
        </w:rPr>
        <w:t xml:space="preserve"> — non-state</w:t>
      </w:r>
      <w:r>
        <w:rPr>
          <w:lang w:val="en-US"/>
        </w:rPr>
        <w:t xml:space="preserve"> </w:t>
      </w:r>
      <w:r>
        <w:fldChar w:fldCharType="begin"/>
      </w:r>
      <w:r w:rsidR="00827A16">
        <w:instrText xml:space="preserve"> ADDIN ZOTERO_ITEM CSL_CITATION {"citationID":"a1lnekaugho","properties":{"formattedCitation":"(Kinross 2004)","plainCitation":"(Kinross 2004)","noteIndex":0},"citationItems":[{"id":"ddTLocpo/tAr2xg2h","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bookmarkStart w:id="103" w:name="__Fieldmark__676_600513872"/>
      <w:r>
        <w:rPr>
          <w:lang w:val="en-US"/>
        </w:rPr>
        <w:t>(</w:t>
      </w:r>
      <w:bookmarkStart w:id="104" w:name="__Fieldmark__325_4284355980"/>
      <w:r>
        <w:rPr>
          <w:lang w:val="en-US"/>
        </w:rPr>
        <w:t>K</w:t>
      </w:r>
      <w:bookmarkStart w:id="105" w:name="__Fieldmark__394_1735709817"/>
      <w:r>
        <w:rPr>
          <w:lang w:val="en-US"/>
        </w:rPr>
        <w:t>inross 2004)</w:t>
      </w:r>
      <w:r>
        <w:fldChar w:fldCharType="end"/>
      </w:r>
      <w:bookmarkEnd w:id="103"/>
      <w:bookmarkEnd w:id="104"/>
      <w:bookmarkEnd w:id="105"/>
      <w:r>
        <w:rPr>
          <w:lang w:val="en-US"/>
        </w:rPr>
        <w:t xml:space="preserve">. Unsurprisingly LIC is more prevalent in under-developed or poorly </w:t>
      </w:r>
      <w:r>
        <w:rPr>
          <w:lang w:val="en-US"/>
        </w:rPr>
        <w:lastRenderedPageBreak/>
        <w:t xml:space="preserve">institutionalized regions </w:t>
      </w:r>
      <w:r>
        <w:fldChar w:fldCharType="begin"/>
      </w:r>
      <w:r w:rsidR="00827A16">
        <w:instrText xml:space="preserve"> ADDIN ZOTERO_ITEM CSL_CITATION {"citationID":"a2027f2b2rn","properties":{"formattedCitation":"(Hammond 1990)","plainCitation":"(Hammond 1990)","noteIndex":0},"citationItems":[{"id":"ddTLocpo/pkb9J5BG","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schema":"https://github.com/citation-style-language/schema/raw/master/csl-citation.json"} </w:instrText>
      </w:r>
      <w:r>
        <w:fldChar w:fldCharType="separate"/>
      </w:r>
      <w:bookmarkStart w:id="106" w:name="__Fieldmark__687_600513872"/>
      <w:r>
        <w:rPr>
          <w:lang w:val="en-US"/>
        </w:rPr>
        <w:t>(</w:t>
      </w:r>
      <w:bookmarkStart w:id="107" w:name="__Fieldmark__332_4284355980"/>
      <w:r>
        <w:rPr>
          <w:lang w:val="en-US"/>
        </w:rPr>
        <w:t>H</w:t>
      </w:r>
      <w:bookmarkStart w:id="108" w:name="__Fieldmark__400_1735709817"/>
      <w:r>
        <w:rPr>
          <w:lang w:val="en-US"/>
        </w:rPr>
        <w:t>ammond 1990)</w:t>
      </w:r>
      <w:r>
        <w:fldChar w:fldCharType="end"/>
      </w:r>
      <w:bookmarkEnd w:id="106"/>
      <w:bookmarkEnd w:id="107"/>
      <w:bookmarkEnd w:id="108"/>
      <w:r>
        <w:rPr>
          <w:lang w:val="en-US"/>
        </w:rPr>
        <w:t xml:space="preserve">. The classical literature on counterinsurgency </w:t>
      </w:r>
      <w:r>
        <w:fldChar w:fldCharType="begin"/>
      </w:r>
      <w:r w:rsidR="00827A16">
        <w:instrText xml:space="preserve"> ADDIN ZOTERO_ITEM CSL_CITATION {"citationID":"a23s2l21u46","properties":{"formattedCitation":"(Galula 1964; Taber 1965)","plainCitation":"(Galula 1964; Taber 1965)","noteIndex":0},"citationItems":[{"id":"ddTLocpo/pUL0pHte","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ddTLocpo/zfpov8ES","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schema":"https://github.com/citation-style-language/schema/raw/master/csl-citation.json"} </w:instrText>
      </w:r>
      <w:r>
        <w:fldChar w:fldCharType="separate"/>
      </w:r>
      <w:bookmarkStart w:id="109" w:name="__Fieldmark__698_600513872"/>
      <w:r>
        <w:rPr>
          <w:lang w:val="en-US"/>
        </w:rPr>
        <w:t>(</w:t>
      </w:r>
      <w:bookmarkStart w:id="110" w:name="__Fieldmark__339_4284355980"/>
      <w:r>
        <w:rPr>
          <w:lang w:val="en-US"/>
        </w:rPr>
        <w:t>G</w:t>
      </w:r>
      <w:bookmarkStart w:id="111" w:name="__Fieldmark__406_1735709817"/>
      <w:r>
        <w:rPr>
          <w:lang w:val="en-US"/>
        </w:rPr>
        <w:t>alula 1964; Taber 1965)</w:t>
      </w:r>
      <w:r>
        <w:fldChar w:fldCharType="end"/>
      </w:r>
      <w:bookmarkEnd w:id="109"/>
      <w:bookmarkEnd w:id="110"/>
      <w:bookmarkEnd w:id="111"/>
      <w:r>
        <w:rPr>
          <w:lang w:val="en-US"/>
        </w:rPr>
        <w:t xml:space="preserve"> and its modern variants </w:t>
      </w:r>
      <w:r>
        <w:fldChar w:fldCharType="begin"/>
      </w:r>
      <w:r w:rsidR="00827A16">
        <w:instrText xml:space="preserve"> ADDIN ZOTERO_ITEM CSL_CITATION {"citationID":"a1kag1prubd","properties":{"formattedCitation":"(Nagl 2005; Kilcullen 2010)","plainCitation":"(Nagl 2005; Kilcullen 2010)","noteIndex":0},"citationItems":[{"id":"ddTLocpo/U6UziSlH","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ddTLocpo/CDX0mVAl","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fldChar w:fldCharType="separate"/>
      </w:r>
      <w:bookmarkStart w:id="112" w:name="__Fieldmark__709_600513872"/>
      <w:r>
        <w:rPr>
          <w:lang w:val="en-US"/>
        </w:rPr>
        <w:t>(</w:t>
      </w:r>
      <w:bookmarkStart w:id="113" w:name="__Fieldmark__346_4284355980"/>
      <w:r>
        <w:rPr>
          <w:lang w:val="en-US"/>
        </w:rPr>
        <w:t>N</w:t>
      </w:r>
      <w:bookmarkStart w:id="114" w:name="__Fieldmark__415_1735709817"/>
      <w:r>
        <w:rPr>
          <w:lang w:val="en-US"/>
        </w:rPr>
        <w:t>agl 2005; Kilcullen 2010)</w:t>
      </w:r>
      <w:r>
        <w:fldChar w:fldCharType="end"/>
      </w:r>
      <w:bookmarkEnd w:id="112"/>
      <w:bookmarkEnd w:id="113"/>
      <w:bookmarkEnd w:id="114"/>
      <w:r>
        <w:rPr>
          <w:lang w:val="en-US"/>
        </w:rPr>
        <w:t xml:space="preserve"> fall into this category</w:t>
      </w:r>
      <w:r w:rsidR="00EF231E">
        <w:rPr>
          <w:lang w:val="en-US"/>
        </w:rPr>
        <w:t xml:space="preserve"> of war limited by means</w:t>
      </w:r>
      <w:r>
        <w:rPr>
          <w:lang w:val="en-US"/>
        </w:rPr>
        <w:t>.</w:t>
      </w:r>
    </w:p>
    <w:p w14:paraId="45D1E7DF" w14:textId="6D4F19E6" w:rsidR="0078343A" w:rsidRDefault="007878F0">
      <w:pPr>
        <w:pStyle w:val="Newparagraph"/>
      </w:pPr>
      <w:r>
        <w:rPr>
          <w:lang w:val="en-US"/>
        </w:rPr>
        <w:t xml:space="preserve">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w:t>
      </w:r>
      <w:r>
        <w:fldChar w:fldCharType="begin"/>
      </w:r>
      <w:r w:rsidR="00827A16">
        <w:instrText xml:space="preserve"> ADDIN ZOTERO_ITEM CSL_CITATION {"citationID":"a1q3388n58v","properties":{"formattedCitation":"(Petersen 2001; Wood 2003)","plainCitation":"(Petersen 2001; Wood 2003)","noteIndex":0},"citationItems":[{"id":"ddTLocpo/Lkzjuyza","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ddTLocpo/VQC3scTP","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schema":"https://github.com/citation-style-language/schema/raw/master/csl-citation.json"} </w:instrText>
      </w:r>
      <w:r>
        <w:fldChar w:fldCharType="separate"/>
      </w:r>
      <w:bookmarkStart w:id="115" w:name="__Fieldmark__722_600513872"/>
      <w:r>
        <w:rPr>
          <w:lang w:val="en-US"/>
        </w:rPr>
        <w:t>(</w:t>
      </w:r>
      <w:bookmarkStart w:id="116" w:name="__Fieldmark__355_4284355980"/>
      <w:r>
        <w:rPr>
          <w:lang w:val="en-US"/>
        </w:rPr>
        <w:t>P</w:t>
      </w:r>
      <w:bookmarkStart w:id="117" w:name="__Fieldmark__429_1735709817"/>
      <w:r>
        <w:rPr>
          <w:lang w:val="en-US"/>
        </w:rPr>
        <w:t>etersen 2001; Wood 2003)</w:t>
      </w:r>
      <w:r>
        <w:fldChar w:fldCharType="end"/>
      </w:r>
      <w:bookmarkEnd w:id="115"/>
      <w:bookmarkEnd w:id="116"/>
      <w:bookmarkEnd w:id="117"/>
      <w:r>
        <w:rPr>
          <w:lang w:val="en-US"/>
        </w:rPr>
        <w:t xml:space="preserve"> and the militaries that fight them </w:t>
      </w:r>
      <w:r>
        <w:fldChar w:fldCharType="begin"/>
      </w:r>
      <w:r w:rsidR="00827A16">
        <w:instrText xml:space="preserve"> ADDIN ZOTERO_ITEM CSL_CITATION {"citationID":"a206v6vrp3r","properties":{"formattedCitation":"(Hazelton 2017)","plainCitation":"(Hazelton 2017)","noteIndex":0},"citationItems":[{"id":"ddTLocpo/z9VyewRu","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separate"/>
      </w:r>
      <w:bookmarkStart w:id="118" w:name="__Fieldmark__733_600513872"/>
      <w:r>
        <w:rPr>
          <w:lang w:val="en-US"/>
        </w:rPr>
        <w:t>(</w:t>
      </w:r>
      <w:bookmarkStart w:id="119" w:name="__Fieldmark__362_4284355980"/>
      <w:r>
        <w:rPr>
          <w:lang w:val="en-US"/>
        </w:rPr>
        <w:t>H</w:t>
      </w:r>
      <w:bookmarkStart w:id="120" w:name="__Fieldmark__436_1735709817"/>
      <w:r>
        <w:rPr>
          <w:lang w:val="en-US"/>
        </w:rPr>
        <w:t>azelton 2017)</w:t>
      </w:r>
      <w:r>
        <w:fldChar w:fldCharType="end"/>
      </w:r>
      <w:bookmarkEnd w:id="118"/>
      <w:bookmarkEnd w:id="119"/>
      <w:bookmarkEnd w:id="120"/>
      <w:r>
        <w:rPr>
          <w:lang w:val="en-US"/>
        </w:rPr>
        <w:t>. The recent renewal of interest in low-intensity conflict between more capable competitors in many ways represents a return to the two earlier themes—wars limited by ends and risk-sensitivity</w:t>
      </w:r>
      <w:bookmarkStart w:id="121" w:name="_xv2zo47pbnrc"/>
      <w:bookmarkEnd w:id="121"/>
      <w:r>
        <w:rPr>
          <w:lang w:val="en-US"/>
        </w:rPr>
        <w:t>.</w:t>
      </w:r>
    </w:p>
    <w:p w14:paraId="20B93865" w14:textId="77777777" w:rsidR="0078343A" w:rsidRDefault="007878F0">
      <w:pPr>
        <w:pStyle w:val="Heading2"/>
        <w:spacing w:before="0" w:after="200" w:line="276" w:lineRule="auto"/>
        <w:ind w:left="-15" w:right="10"/>
        <w:rPr>
          <w:lang w:val="en-US"/>
        </w:rPr>
      </w:pPr>
      <w:r>
        <w:rPr>
          <w:lang w:val="en-US"/>
        </w:rPr>
        <w:t>Modern Gray Zone Conflict</w:t>
      </w:r>
    </w:p>
    <w:p w14:paraId="7CB5411F" w14:textId="5606CE45" w:rsidR="0078343A" w:rsidRDefault="007878F0">
      <w:pPr>
        <w:pStyle w:val="Newparagraph"/>
        <w:ind w:firstLine="0"/>
      </w:pPr>
      <w:r>
        <w:rPr>
          <w:lang w:val="en-US"/>
        </w:rPr>
        <w:t xml:space="preserve">Gray zone conflict today has been described as “a carefully planned campaign operating in the space between traditional diplomacy and overt military aggression” employed by revisionist states with grand geopolitical ambitions and irresistible capabilities </w:t>
      </w:r>
      <w:r>
        <w:fldChar w:fldCharType="begin"/>
      </w:r>
      <w:r w:rsidR="00827A16">
        <w:instrText xml:space="preserve"> ADDIN ZOTERO_ITEM CSL_CITATION {"citationID":"a1hnp07bjak","properties":{"formattedCitation":"(Mazarr 2015)","plainCitation":"(Mazarr 2015)","noteIndex":0},"citationItems":[{"id":"ddTLocpo/76IwtMMJ","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 </w:instrText>
      </w:r>
      <w:r>
        <w:fldChar w:fldCharType="separate"/>
      </w:r>
      <w:bookmarkStart w:id="122" w:name="__Fieldmark__751_600513872"/>
      <w:r>
        <w:rPr>
          <w:lang w:val="en-US"/>
        </w:rPr>
        <w:t>(</w:t>
      </w:r>
      <w:bookmarkStart w:id="123" w:name="__Fieldmark__376_4284355980"/>
      <w:r>
        <w:rPr>
          <w:lang w:val="en-US"/>
        </w:rPr>
        <w:t>M</w:t>
      </w:r>
      <w:bookmarkStart w:id="124" w:name="__Fieldmark__449_1735709817"/>
      <w:r>
        <w:rPr>
          <w:lang w:val="en-US"/>
        </w:rPr>
        <w:t>azarr 2015)</w:t>
      </w:r>
      <w:r>
        <w:fldChar w:fldCharType="end"/>
      </w:r>
      <w:bookmarkEnd w:id="122"/>
      <w:bookmarkEnd w:id="123"/>
      <w:bookmarkEnd w:id="124"/>
      <w:r>
        <w:rPr>
          <w:lang w:val="en-US"/>
        </w:rPr>
        <w:t xml:space="preserve">. This pessimism has even led some to advocate revamping deterrence to focus on threats from the gray zone </w:t>
      </w:r>
      <w:r>
        <w:fldChar w:fldCharType="begin"/>
      </w:r>
      <w:r w:rsidR="00827A16">
        <w:instrText xml:space="preserve"> ADDIN ZOTERO_ITEM CSL_CITATION {"citationID":"a1gde0chqgb","properties":{"formattedCitation":"(Matisek 2017)","plainCitation":"(Matisek 2017)","noteIndex":0},"citationItems":[{"id":"ddTLocpo/Dt9FyldM","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 </w:instrText>
      </w:r>
      <w:r>
        <w:fldChar w:fldCharType="separate"/>
      </w:r>
      <w:bookmarkStart w:id="125" w:name="__Fieldmark__762_600513872"/>
      <w:r>
        <w:rPr>
          <w:lang w:val="en-US"/>
        </w:rPr>
        <w:t>(</w:t>
      </w:r>
      <w:bookmarkStart w:id="126" w:name="__Fieldmark__383_4284355980"/>
      <w:r>
        <w:rPr>
          <w:lang w:val="en-US"/>
        </w:rPr>
        <w:t>M</w:t>
      </w:r>
      <w:bookmarkStart w:id="127" w:name="__Fieldmark__456_1735709817"/>
      <w:r>
        <w:rPr>
          <w:lang w:val="en-US"/>
        </w:rPr>
        <w:t>atisek 2017)</w:t>
      </w:r>
      <w:r>
        <w:fldChar w:fldCharType="end"/>
      </w:r>
      <w:bookmarkEnd w:id="125"/>
      <w:bookmarkEnd w:id="126"/>
      <w:bookmarkEnd w:id="127"/>
      <w:r>
        <w:rPr>
          <w:lang w:val="en-US"/>
        </w:rPr>
        <w:t xml:space="preserve">. Russia, and its intervention in Ukraine in particular, is the paradigmatic exemplar </w:t>
      </w:r>
      <w:r>
        <w:fldChar w:fldCharType="begin"/>
      </w:r>
      <w:r w:rsidR="00827A16">
        <w:instrText xml:space="preserve"> ADDIN ZOTERO_ITEM CSL_CITATION {"citationID":"a182kuvtqrj","properties":{"formattedCitation":"(Marten 2015)","plainCitation":"(Marten 2015)","noteIndex":0},"citationItems":[{"id":"ddTLocpo/05ZOtpbN","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schema":"https://github.com/citation-style-language/schema/raw/master/csl-citation.json"} </w:instrText>
      </w:r>
      <w:r>
        <w:fldChar w:fldCharType="separate"/>
      </w:r>
      <w:bookmarkStart w:id="128" w:name="__Fieldmark__773_600513872"/>
      <w:r>
        <w:rPr>
          <w:lang w:val="en-US"/>
        </w:rPr>
        <w:t>(</w:t>
      </w:r>
      <w:bookmarkStart w:id="129" w:name="__Fieldmark__390_4284355980"/>
      <w:r>
        <w:rPr>
          <w:lang w:val="en-US"/>
        </w:rPr>
        <w:t>M</w:t>
      </w:r>
      <w:bookmarkStart w:id="130" w:name="__Fieldmark__466_1735709817"/>
      <w:r>
        <w:rPr>
          <w:lang w:val="en-US"/>
        </w:rPr>
        <w:t>arten 2015)</w:t>
      </w:r>
      <w:r>
        <w:fldChar w:fldCharType="end"/>
      </w:r>
      <w:bookmarkEnd w:id="128"/>
      <w:bookmarkEnd w:id="129"/>
      <w:bookmarkEnd w:id="130"/>
      <w:r>
        <w:rPr>
          <w:lang w:val="en-US"/>
        </w:rPr>
        <w:t xml:space="preserve">. Russia uses novel forms of “hybrid warfare” to facilitate increased aggression against NATO and the West </w:t>
      </w:r>
      <w:r>
        <w:fldChar w:fldCharType="begin"/>
      </w:r>
      <w:r w:rsidR="00827A16">
        <w:instrText xml:space="preserve"> ADDIN ZOTERO_ITEM CSL_CITATION {"citationID":"a25td0l4fcs","properties":{"formattedCitation":"(Chivvis 2017)","plainCitation":"(Chivvis 2017)","noteIndex":0},"citationItems":[{"id":"ddTLocpo/Dijk17n8","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fldChar w:fldCharType="separate"/>
      </w:r>
      <w:bookmarkStart w:id="131" w:name="__Fieldmark__784_600513872"/>
      <w:r>
        <w:rPr>
          <w:lang w:val="en-US"/>
        </w:rPr>
        <w:t>(</w:t>
      </w:r>
      <w:bookmarkStart w:id="132" w:name="__Fieldmark__397_4284355980"/>
      <w:r>
        <w:rPr>
          <w:lang w:val="en-US"/>
        </w:rPr>
        <w:t>C</w:t>
      </w:r>
      <w:bookmarkStart w:id="133" w:name="__Fieldmark__472_1735709817"/>
      <w:r>
        <w:rPr>
          <w:lang w:val="en-US"/>
        </w:rPr>
        <w:t>hivvis 2017)</w:t>
      </w:r>
      <w:r>
        <w:fldChar w:fldCharType="end"/>
      </w:r>
      <w:bookmarkEnd w:id="131"/>
      <w:bookmarkEnd w:id="132"/>
      <w:bookmarkEnd w:id="133"/>
      <w:r>
        <w:rPr>
          <w:lang w:val="en-US"/>
        </w:rPr>
        <w:t xml:space="preserve">. This view holds that aggressors can work around adversaries’ red lines to achieve coercive bargaining success without triggering escalation </w:t>
      </w:r>
      <w:r>
        <w:fldChar w:fldCharType="begin"/>
      </w:r>
      <w:r w:rsidR="00827A16">
        <w:instrText xml:space="preserve"> ADDIN ZOTERO_ITEM CSL_CITATION {"citationID":"a18u2c9qd8e","properties":{"formattedCitation":"(Altman 2018)","plainCitation":"(Altman 2018)","noteIndex":0},"citationItems":[{"id":"ddTLocpo/ZTBaADOg","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 </w:instrText>
      </w:r>
      <w:r>
        <w:fldChar w:fldCharType="separate"/>
      </w:r>
      <w:bookmarkStart w:id="134" w:name="__Fieldmark__795_600513872"/>
      <w:r>
        <w:rPr>
          <w:lang w:val="en-US"/>
        </w:rPr>
        <w:t>(</w:t>
      </w:r>
      <w:bookmarkStart w:id="135" w:name="__Fieldmark__404_4284355980"/>
      <w:r>
        <w:rPr>
          <w:lang w:val="en-US"/>
        </w:rPr>
        <w:t>A</w:t>
      </w:r>
      <w:bookmarkStart w:id="136" w:name="__Fieldmark__482_1735709817"/>
      <w:r>
        <w:rPr>
          <w:lang w:val="en-US"/>
        </w:rPr>
        <w:t>ltman 2018)</w:t>
      </w:r>
      <w:r>
        <w:fldChar w:fldCharType="end"/>
      </w:r>
      <w:bookmarkEnd w:id="134"/>
      <w:bookmarkEnd w:id="135"/>
      <w:bookmarkEnd w:id="136"/>
      <w:r>
        <w:rPr>
          <w:lang w:val="en-US"/>
        </w:rPr>
        <w:t>. If so, we might expect to see Russia engaging in gray zone conflict in as many situations as possible; there is little reason to avoid undertaking an efficient form of warfare that provides significant gains at low cost.</w:t>
      </w:r>
    </w:p>
    <w:p w14:paraId="50903893" w14:textId="02728985" w:rsidR="0078343A" w:rsidRDefault="007878F0">
      <w:pPr>
        <w:pStyle w:val="Newparagraph"/>
      </w:pPr>
      <w:r>
        <w:rPr>
          <w:lang w:val="en-US"/>
        </w:rPr>
        <w:lastRenderedPageBreak/>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means by which low intensity conflict can be practiced </w:t>
      </w:r>
      <w:r>
        <w:fldChar w:fldCharType="begin"/>
      </w:r>
      <w:r w:rsidR="00827A16">
        <w:instrText xml:space="preserve"> ADDIN ZOTERO_ITEM CSL_CITATION {"citationID":"a2cgkgagnig","properties":{"formattedCitation":"(Wirtz 2017)","plainCitation":"(Wirtz 2017)","noteIndex":0},"citationItems":[{"id":"ddTLocpo/aSq9kzoQ","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 </w:instrText>
      </w:r>
      <w:r>
        <w:fldChar w:fldCharType="separate"/>
      </w:r>
      <w:bookmarkStart w:id="137" w:name="__Fieldmark__809_600513872"/>
      <w:r>
        <w:rPr>
          <w:lang w:val="en-US"/>
        </w:rPr>
        <w:t>(</w:t>
      </w:r>
      <w:bookmarkStart w:id="138" w:name="__Fieldmark__413_4284355980"/>
      <w:r>
        <w:rPr>
          <w:lang w:val="en-US"/>
        </w:rPr>
        <w:t>W</w:t>
      </w:r>
      <w:bookmarkStart w:id="139" w:name="__Fieldmark__492_1735709817"/>
      <w:r>
        <w:rPr>
          <w:lang w:val="en-US"/>
        </w:rPr>
        <w:t>irtz 2017)</w:t>
      </w:r>
      <w:r>
        <w:fldChar w:fldCharType="end"/>
      </w:r>
      <w:bookmarkEnd w:id="137"/>
      <w:bookmarkEnd w:id="138"/>
      <w:bookmarkEnd w:id="139"/>
      <w:r>
        <w:rPr>
          <w:lang w:val="en-US"/>
        </w:rPr>
        <w:t xml:space="preserve">. The emergence of new, cheaper implements of coercion have made it easier than before to fight circumspect contests </w:t>
      </w:r>
      <w:r>
        <w:fldChar w:fldCharType="begin"/>
      </w:r>
      <w:r w:rsidR="00827A16">
        <w:instrText xml:space="preserve"> ADDIN ZOTERO_ITEM CSL_CITATION {"citationID":"a1q0brvec1r","properties":{"formattedCitation":"(Lindsay and Gartzke 2018)","plainCitation":"(Lindsay and Gartzke 2018)","noteIndex":0},"citationItems":[{"id":"ddTLocpo/rMc85d58","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fldChar w:fldCharType="separate"/>
      </w:r>
      <w:bookmarkStart w:id="140" w:name="__Fieldmark__820_600513872"/>
      <w:r>
        <w:rPr>
          <w:lang w:val="en-US"/>
        </w:rPr>
        <w:t>(</w:t>
      </w:r>
      <w:bookmarkStart w:id="141" w:name="__Fieldmark__420_4284355980"/>
      <w:r>
        <w:rPr>
          <w:lang w:val="en-US"/>
        </w:rPr>
        <w:t>L</w:t>
      </w:r>
      <w:bookmarkStart w:id="142" w:name="__Fieldmark__500_1735709817"/>
      <w:r>
        <w:rPr>
          <w:lang w:val="en-US"/>
        </w:rPr>
        <w:t>indsay and Gartzke 2018)</w:t>
      </w:r>
      <w:r>
        <w:fldChar w:fldCharType="end"/>
      </w:r>
      <w:bookmarkEnd w:id="140"/>
      <w:bookmarkEnd w:id="141"/>
      <w:bookmarkEnd w:id="142"/>
      <w:r>
        <w:rPr>
          <w:lang w:val="en-US"/>
        </w:rPr>
        <w:t>.</w:t>
      </w:r>
    </w:p>
    <w:p w14:paraId="47D7320C" w14:textId="5297FBE0" w:rsidR="0078343A" w:rsidRDefault="007878F0">
      <w:pPr>
        <w:pStyle w:val="Newparagraph"/>
      </w:pPr>
      <w:r>
        <w:rPr>
          <w:lang w:val="en-US"/>
        </w:rPr>
        <w:t xml:space="preserve">Even sceptics of the potency of new information technologies highlight the expanded repertoire of military strategies available for low intensity conflict, especially online espionage and cyber disruption </w:t>
      </w:r>
      <w:r>
        <w:fldChar w:fldCharType="begin"/>
      </w:r>
      <w:r w:rsidR="00827A16">
        <w:instrText xml:space="preserve"> ADDIN ZOTERO_ITEM CSL_CITATION {"citationID":"a10sl4nh504","properties":{"formattedCitation":"(Rid 2013; Jensen, Valeriano, and Maness 2019)","plainCitation":"(Rid 2013; Jensen, Valeriano, and Maness 2019)","noteIndex":0},"citationItems":[{"id":"ddTLocpo/lB1BFHCe","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ddTLocpo/81091UQ9","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fldChar w:fldCharType="separate"/>
      </w:r>
      <w:bookmarkStart w:id="143" w:name="__Fieldmark__833_600513872"/>
      <w:r>
        <w:rPr>
          <w:lang w:val="en-US"/>
        </w:rPr>
        <w:t>(</w:t>
      </w:r>
      <w:bookmarkStart w:id="144" w:name="__Fieldmark__429_4284355980"/>
      <w:r>
        <w:rPr>
          <w:lang w:val="en-US"/>
        </w:rPr>
        <w:t>R</w:t>
      </w:r>
      <w:bookmarkStart w:id="145" w:name="__Fieldmark__512_1735709817"/>
      <w:r>
        <w:rPr>
          <w:lang w:val="en-US"/>
        </w:rPr>
        <w:t>id 2013; Jensen, Valeriano, and Maness 2019)</w:t>
      </w:r>
      <w:r>
        <w:fldChar w:fldCharType="end"/>
      </w:r>
      <w:bookmarkEnd w:id="143"/>
      <w:bookmarkEnd w:id="144"/>
      <w:bookmarkEnd w:id="145"/>
      <w:r>
        <w:rPr>
          <w:lang w:val="en-US"/>
        </w:rPr>
        <w:t xml:space="preserve">. Compared to historical subversions this is certainly true. Yet there are also more, and more technologically sophisticated, means available for all types of warfare, some of which are only likely to be used in major war (e.g., anti-satellite weapons, hypersonic munitions, anti-ship ballistic missiles). It is important not to conflate the increasing variety of tools available for conflicts of </w:t>
      </w:r>
      <w:r>
        <w:rPr>
          <w:i/>
          <w:lang w:val="en-US"/>
        </w:rPr>
        <w:t>all</w:t>
      </w:r>
      <w:r>
        <w:rPr>
          <w:lang w:val="en-US"/>
        </w:rPr>
        <w:t xml:space="preserve"> types with the use of a </w:t>
      </w:r>
      <w:r>
        <w:rPr>
          <w:i/>
          <w:lang w:val="en-US"/>
        </w:rPr>
        <w:t>subset</w:t>
      </w:r>
      <w:r>
        <w:rPr>
          <w:lang w:val="en-US"/>
        </w:rPr>
        <w:t xml:space="preserve"> of means for limited war. Cyberwarfare and special operations may be prevalent in gray zone conflicts, but they are also likely to be prevalent in every war of the 21</w:t>
      </w:r>
      <w:r>
        <w:rPr>
          <w:vertAlign w:val="superscript"/>
          <w:lang w:val="en-US"/>
        </w:rPr>
        <w:t>st</w:t>
      </w:r>
      <w:r>
        <w:rPr>
          <w:lang w:val="en-US"/>
        </w:rPr>
        <w:t xml:space="preserve"> century.</w:t>
      </w:r>
    </w:p>
    <w:p w14:paraId="25A7DD9D" w14:textId="52151A06" w:rsidR="0078343A" w:rsidRDefault="007878F0">
      <w:pPr>
        <w:pStyle w:val="Newparagraph"/>
        <w:rPr>
          <w:lang w:val="en-US"/>
        </w:rPr>
      </w:pPr>
      <w:r>
        <w:rPr>
          <w:lang w:val="en-US"/>
        </w:rPr>
        <w:t>The silver lining to gray zone conflict is, and always has been, that it could be worse. The bad news about persistent conflict is good news about restraint. In the last decade of the Cold War, Secretary of State George Schultz</w:t>
      </w:r>
      <w:r w:rsidR="006C6CB4">
        <w:rPr>
          <w:lang w:val="en-US"/>
        </w:rPr>
        <w:t xml:space="preserve"> </w:t>
      </w:r>
      <w:r w:rsidR="006C6CB4">
        <w:fldChar w:fldCharType="begin"/>
      </w:r>
      <w:r w:rsidR="00827A16">
        <w:instrText xml:space="preserve"> ADDIN ZOTERO_ITEM CSL_CITATION {"citationID":"a1iob82d485","properties":{"formattedCitation":"(Schultz 1986)","plainCitation":"(Schultz 1986)","dontUpdate":true,"noteIndex":0},"citationItems":[{"id":"ddTLocpo/nIOX5P5H","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sidR="006C6CB4">
        <w:fldChar w:fldCharType="separate"/>
      </w:r>
      <w:r w:rsidR="006C6CB4">
        <w:rPr>
          <w:lang w:val="en-US"/>
        </w:rPr>
        <w:t>(1986)</w:t>
      </w:r>
      <w:r w:rsidR="006C6CB4">
        <w:fldChar w:fldCharType="end"/>
      </w:r>
      <w:r>
        <w:rPr>
          <w:lang w:val="en-US"/>
        </w:rPr>
        <w:t xml:space="preserve"> expressed a note of cautious optimism in this regard:</w:t>
      </w:r>
    </w:p>
    <w:p w14:paraId="33ED8F0D" w14:textId="27B645B6" w:rsidR="0078343A" w:rsidRDefault="007878F0">
      <w:pPr>
        <w:pStyle w:val="Displayedquotation"/>
      </w:pPr>
      <w:r>
        <w:rPr>
          <w:lang w:val="en-US"/>
        </w:rPr>
        <w:t xml:space="preserve">The ironic fact is, these new and elusive challenges have proliferated, in part, because of our success in deterring nuclear and conventional war. Our adversaries know they cannot prevail against us in either type of war. So they have done the logical thing: they have turned to </w:t>
      </w:r>
      <w:r>
        <w:rPr>
          <w:lang w:val="en-US"/>
        </w:rPr>
        <w:lastRenderedPageBreak/>
        <w:t>other methods. Low-intensity warfare is their answer to our conventional and nuclear strength a flanking maneuver, in military terms.</w:t>
      </w:r>
    </w:p>
    <w:p w14:paraId="3B95B659" w14:textId="77777777" w:rsidR="0078343A" w:rsidRDefault="007878F0">
      <w:pPr>
        <w:pStyle w:val="Newparagraph"/>
        <w:rPr>
          <w:lang w:val="en-US"/>
        </w:rPr>
      </w:pPr>
      <w:r>
        <w:rPr>
          <w:lang w:val="en-US"/>
        </w:rPr>
        <w:t>Our theory, which synthesizes insights from the literature on deterrence and limited war, aims to reemphasize this optimism concerning the motivations underlying gray zone conflict. The phenomenon of gray zone conflict is not new, but its practice has evolved in a way that should encourage patience before sounding alarms.</w:t>
      </w:r>
    </w:p>
    <w:p w14:paraId="798138E3" w14:textId="77777777" w:rsidR="0078343A" w:rsidRDefault="007878F0">
      <w:pPr>
        <w:pStyle w:val="Heading1"/>
        <w:spacing w:before="0" w:after="200" w:line="276" w:lineRule="auto"/>
        <w:ind w:left="-5" w:right="10"/>
        <w:rPr>
          <w:lang w:val="en-US"/>
        </w:rPr>
      </w:pPr>
      <w:r>
        <w:rPr>
          <w:lang w:val="en-US"/>
        </w:rPr>
        <w:t>A Theory of Gray Zone Conflict</w:t>
      </w:r>
    </w:p>
    <w:p w14:paraId="6D706462" w14:textId="77777777" w:rsidR="0078343A" w:rsidRDefault="007878F0">
      <w:pPr>
        <w:pStyle w:val="Newparagraph"/>
        <w:ind w:firstLine="0"/>
        <w:rPr>
          <w:lang w:val="en-US"/>
        </w:rPr>
      </w:pPr>
      <w:bookmarkStart w:id="146" w:name="_o5zyiueyr7r"/>
      <w:bookmarkEnd w:id="146"/>
      <w:r>
        <w:rPr>
          <w:lang w:val="en-US"/>
        </w:rPr>
        <w:t xml:space="preserve">This section begins by locating gray zone conflict in a typology of limed war. Our focus here is on actors with unlimited means but limited ends. Next we consider the willingness of such actors to run risks, leveraging the classic concept of the security dilemma in the context of limited war. Our basic hypothesis is that the scope and scale of limited conflict varies with the resolve of the revisionist and inversely with deterrence credibility. We operationalize this claim by introducing the notion of a deterrence gradient by analogy with the military loss of strength gradient. We conclude this section with a brief discussion on the important role of third parties in this framework. </w:t>
      </w:r>
    </w:p>
    <w:p w14:paraId="0BC7F0A0" w14:textId="77777777" w:rsidR="0078343A" w:rsidRDefault="007878F0">
      <w:pPr>
        <w:pStyle w:val="Heading2"/>
        <w:rPr>
          <w:lang w:val="en-US"/>
        </w:rPr>
      </w:pPr>
      <w:r>
        <w:rPr>
          <w:lang w:val="en-US"/>
        </w:rPr>
        <w:t>A Typology of Limited Conflict</w:t>
      </w:r>
    </w:p>
    <w:p w14:paraId="1066E8B1" w14:textId="066B2AD2" w:rsidR="0078343A" w:rsidRDefault="007878F0">
      <w:pPr>
        <w:pStyle w:val="Newparagraph"/>
        <w:ind w:firstLine="0"/>
      </w:pPr>
      <w:r>
        <w:rPr>
          <w:lang w:val="en-US"/>
        </w:rPr>
        <w:t xml:space="preserve">Table 1 describes a typology of limited war. Some actors are limited in both the quality and quantity of force they can mobilize. Their maximum effort is inherently limited. Furthermore, weak states and rebel groups may vary considerably in their war aims and thus may refrain from giving their maximum effort </w:t>
      </w:r>
      <w:r>
        <w:fldChar w:fldCharType="begin"/>
      </w:r>
      <w:r w:rsidR="00827A16">
        <w:instrText xml:space="preserve"> ADDIN ZOTERO_ITEM CSL_CITATION {"citationID":"a1u41sag4cb","properties":{"formattedCitation":"(Staniland 2012)","plainCitation":"(Staniland 2012)","noteIndex":0},"citationItems":[{"id":"ddTLocpo/uDujyAse","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fldChar w:fldCharType="separate"/>
      </w:r>
      <w:bookmarkStart w:id="147" w:name="__Fieldmark__918_600513872"/>
      <w:r>
        <w:rPr>
          <w:lang w:val="en-US"/>
        </w:rPr>
        <w:t>(Staniland 2012)</w:t>
      </w:r>
      <w:r>
        <w:fldChar w:fldCharType="end"/>
      </w:r>
      <w:bookmarkEnd w:id="147"/>
      <w:r>
        <w:rPr>
          <w:lang w:val="en-US"/>
        </w:rPr>
        <w:t xml:space="preserve">. Insurgents or criminal networks may engage in small wars to extract a few concessions from the government, such as control over a particular region or smuggling routes. If they aspire to overthrow the government, however, they may </w:t>
      </w:r>
      <w:r>
        <w:rPr>
          <w:lang w:val="en-US"/>
        </w:rPr>
        <w:lastRenderedPageBreak/>
        <w:t xml:space="preserve">embrace more maximalist Maoist or jihadist strategies in pursuit of political or ideological revolution. </w:t>
      </w:r>
    </w:p>
    <w:tbl>
      <w:tblPr>
        <w:tblW w:w="9000" w:type="dxa"/>
        <w:tblInd w:w="90" w:type="dxa"/>
        <w:tblLook w:val="0400" w:firstRow="0" w:lastRow="0" w:firstColumn="0" w:lastColumn="0" w:noHBand="0" w:noVBand="1"/>
      </w:tblPr>
      <w:tblGrid>
        <w:gridCol w:w="901"/>
        <w:gridCol w:w="2880"/>
        <w:gridCol w:w="2430"/>
        <w:gridCol w:w="2789"/>
      </w:tblGrid>
      <w:tr w:rsidR="0078343A" w14:paraId="2CB4B20A" w14:textId="77777777">
        <w:trPr>
          <w:trHeight w:val="280"/>
        </w:trPr>
        <w:tc>
          <w:tcPr>
            <w:tcW w:w="900" w:type="dxa"/>
            <w:shd w:val="clear" w:color="auto" w:fill="auto"/>
          </w:tcPr>
          <w:p w14:paraId="56F99B7A" w14:textId="77777777" w:rsidR="0078343A" w:rsidRDefault="0078343A">
            <w:pPr>
              <w:keepNext/>
              <w:keepLines/>
              <w:spacing w:line="276" w:lineRule="auto"/>
              <w:rPr>
                <w:lang w:val="en-US"/>
              </w:rPr>
            </w:pPr>
          </w:p>
        </w:tc>
        <w:tc>
          <w:tcPr>
            <w:tcW w:w="2880" w:type="dxa"/>
            <w:tcBorders>
              <w:right w:val="single" w:sz="4" w:space="0" w:color="000000"/>
            </w:tcBorders>
            <w:shd w:val="clear" w:color="auto" w:fill="auto"/>
          </w:tcPr>
          <w:p w14:paraId="40CE749B" w14:textId="77777777" w:rsidR="0078343A" w:rsidRDefault="0078343A">
            <w:pPr>
              <w:keepNext/>
              <w:keepLines/>
              <w:spacing w:line="276" w:lineRule="auto"/>
              <w:rPr>
                <w:lang w:val="en-US"/>
              </w:rPr>
            </w:pPr>
          </w:p>
        </w:tc>
        <w:tc>
          <w:tcPr>
            <w:tcW w:w="5219" w:type="dxa"/>
            <w:gridSpan w:val="2"/>
            <w:tcBorders>
              <w:top w:val="single" w:sz="4" w:space="0" w:color="000000"/>
              <w:left w:val="single" w:sz="4" w:space="0" w:color="000000"/>
              <w:bottom w:val="single" w:sz="4" w:space="0" w:color="000000"/>
              <w:right w:val="single" w:sz="4" w:space="0" w:color="000000"/>
            </w:tcBorders>
            <w:shd w:val="clear" w:color="auto" w:fill="auto"/>
          </w:tcPr>
          <w:p w14:paraId="4B5C3D9E" w14:textId="77777777" w:rsidR="0078343A" w:rsidRDefault="007878F0">
            <w:pPr>
              <w:pStyle w:val="Newparagraph"/>
              <w:keepNext/>
              <w:keepLines/>
              <w:ind w:firstLine="0"/>
              <w:jc w:val="center"/>
              <w:rPr>
                <w:lang w:val="en-US"/>
              </w:rPr>
            </w:pPr>
            <w:r>
              <w:rPr>
                <w:lang w:val="en-US"/>
              </w:rPr>
              <w:t>Ends</w:t>
            </w:r>
          </w:p>
        </w:tc>
      </w:tr>
      <w:tr w:rsidR="0078343A" w14:paraId="021C2F3C" w14:textId="77777777">
        <w:trPr>
          <w:trHeight w:val="280"/>
        </w:trPr>
        <w:tc>
          <w:tcPr>
            <w:tcW w:w="900" w:type="dxa"/>
            <w:tcBorders>
              <w:bottom w:val="single" w:sz="4" w:space="0" w:color="000000"/>
            </w:tcBorders>
            <w:shd w:val="clear" w:color="auto" w:fill="auto"/>
          </w:tcPr>
          <w:p w14:paraId="2B1EE2BB" w14:textId="77777777" w:rsidR="0078343A" w:rsidRDefault="0078343A">
            <w:pPr>
              <w:keepNext/>
              <w:keepLines/>
              <w:spacing w:line="276" w:lineRule="auto"/>
              <w:rPr>
                <w:lang w:val="en-US"/>
              </w:rPr>
            </w:pPr>
          </w:p>
        </w:tc>
        <w:tc>
          <w:tcPr>
            <w:tcW w:w="2880" w:type="dxa"/>
            <w:tcBorders>
              <w:bottom w:val="single" w:sz="4" w:space="0" w:color="000000"/>
              <w:right w:val="single" w:sz="4" w:space="0" w:color="000000"/>
            </w:tcBorders>
            <w:shd w:val="clear" w:color="auto" w:fill="auto"/>
          </w:tcPr>
          <w:p w14:paraId="5AECE325" w14:textId="77777777" w:rsidR="0078343A" w:rsidRDefault="0078343A">
            <w:pPr>
              <w:keepNext/>
              <w:keepLines/>
              <w:spacing w:line="276" w:lineRule="auto"/>
              <w:rPr>
                <w:lang w:val="en-US"/>
              </w:rPr>
            </w:pP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4CD2D9A8" w14:textId="77777777" w:rsidR="0078343A" w:rsidRDefault="007878F0">
            <w:pPr>
              <w:pStyle w:val="Newparagraph"/>
              <w:keepNext/>
              <w:keepLines/>
              <w:ind w:firstLine="0"/>
              <w:jc w:val="center"/>
              <w:rPr>
                <w:lang w:val="en-US"/>
              </w:rPr>
            </w:pPr>
            <w:r>
              <w:rPr>
                <w:lang w:val="en-US"/>
              </w:rPr>
              <w:t>Limited concessions</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4FF4EC5B" w14:textId="77777777" w:rsidR="0078343A" w:rsidRDefault="007878F0">
            <w:pPr>
              <w:pStyle w:val="Newparagraph"/>
              <w:keepNext/>
              <w:keepLines/>
              <w:ind w:firstLine="0"/>
              <w:jc w:val="center"/>
              <w:rPr>
                <w:lang w:val="en-US"/>
              </w:rPr>
            </w:pPr>
            <w:r>
              <w:rPr>
                <w:lang w:val="en-US"/>
              </w:rPr>
              <w:t>Decisive conquest</w:t>
            </w:r>
          </w:p>
        </w:tc>
      </w:tr>
      <w:tr w:rsidR="0078343A" w14:paraId="6082CF83" w14:textId="77777777">
        <w:trPr>
          <w:trHeight w:val="848"/>
        </w:trPr>
        <w:tc>
          <w:tcPr>
            <w:tcW w:w="9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0E4CD1EA" w14:textId="77777777" w:rsidR="0078343A" w:rsidRDefault="007878F0">
            <w:pPr>
              <w:pStyle w:val="Newparagraph"/>
              <w:keepNext/>
              <w:keepLines/>
              <w:ind w:firstLine="0"/>
              <w:rPr>
                <w:lang w:val="en-US"/>
              </w:rPr>
            </w:pPr>
            <w:r>
              <w:rPr>
                <w:lang w:val="en-US"/>
              </w:rPr>
              <w:t>Means</w:t>
            </w:r>
          </w:p>
        </w:tc>
        <w:tc>
          <w:tcPr>
            <w:tcW w:w="2880" w:type="dxa"/>
            <w:tcBorders>
              <w:top w:val="single" w:sz="4" w:space="0" w:color="000000"/>
              <w:left w:val="single" w:sz="4" w:space="0" w:color="000000"/>
              <w:bottom w:val="single" w:sz="4" w:space="0" w:color="000000"/>
              <w:right w:val="single" w:sz="4" w:space="0" w:color="000000"/>
            </w:tcBorders>
            <w:shd w:val="clear" w:color="auto" w:fill="auto"/>
          </w:tcPr>
          <w:p w14:paraId="341DAB91" w14:textId="77777777" w:rsidR="0078343A" w:rsidRDefault="007878F0">
            <w:pPr>
              <w:pStyle w:val="Newparagraph"/>
              <w:keepNext/>
              <w:keepLines/>
              <w:ind w:firstLine="0"/>
              <w:rPr>
                <w:lang w:val="en-US"/>
              </w:rPr>
            </w:pPr>
            <w:r>
              <w:rPr>
                <w:lang w:val="en-US"/>
              </w:rPr>
              <w:t>Smaller, less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14BB4F0" w14:textId="77777777" w:rsidR="0078343A" w:rsidRDefault="007878F0">
            <w:pPr>
              <w:pStyle w:val="Newparagraph"/>
              <w:keepNext/>
              <w:keepLines/>
              <w:ind w:firstLine="0"/>
              <w:jc w:val="center"/>
              <w:rPr>
                <w:lang w:val="en-US"/>
              </w:rPr>
            </w:pPr>
            <w:r>
              <w:rPr>
                <w:lang w:val="en-US"/>
              </w:rPr>
              <w:t>Small Wars</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00693E2C" w14:textId="77777777" w:rsidR="0078343A" w:rsidRDefault="007878F0">
            <w:pPr>
              <w:pStyle w:val="Newparagraph"/>
              <w:keepNext/>
              <w:keepLines/>
              <w:ind w:firstLine="0"/>
              <w:jc w:val="center"/>
              <w:rPr>
                <w:lang w:val="en-US"/>
              </w:rPr>
            </w:pPr>
            <w:r>
              <w:rPr>
                <w:lang w:val="en-US"/>
              </w:rPr>
              <w:t>Revolutionary Wars</w:t>
            </w:r>
          </w:p>
        </w:tc>
      </w:tr>
      <w:tr w:rsidR="0078343A" w14:paraId="3B57E29C" w14:textId="77777777">
        <w:trPr>
          <w:trHeight w:val="847"/>
        </w:trPr>
        <w:tc>
          <w:tcPr>
            <w:tcW w:w="900" w:type="dxa"/>
            <w:vMerge/>
            <w:tcBorders>
              <w:top w:val="single" w:sz="4" w:space="0" w:color="000000"/>
              <w:left w:val="single" w:sz="4" w:space="0" w:color="000000"/>
              <w:bottom w:val="single" w:sz="4" w:space="0" w:color="000000"/>
            </w:tcBorders>
            <w:shd w:val="clear" w:color="auto" w:fill="auto"/>
            <w:vAlign w:val="center"/>
          </w:tcPr>
          <w:p w14:paraId="155FB0E8" w14:textId="77777777" w:rsidR="0078343A" w:rsidRDefault="0078343A">
            <w:pPr>
              <w:keepNext/>
              <w:keepLines/>
              <w:spacing w:line="276" w:lineRule="auto"/>
              <w:ind w:left="124"/>
              <w:jc w:val="center"/>
              <w:rPr>
                <w:b/>
                <w:lang w:val="en-US"/>
              </w:rPr>
            </w:pPr>
          </w:p>
        </w:tc>
        <w:tc>
          <w:tcPr>
            <w:tcW w:w="2880" w:type="dxa"/>
            <w:tcBorders>
              <w:top w:val="single" w:sz="4" w:space="0" w:color="000000"/>
              <w:left w:val="single" w:sz="4" w:space="0" w:color="000000"/>
              <w:bottom w:val="single" w:sz="4" w:space="0" w:color="000000"/>
              <w:right w:val="single" w:sz="4" w:space="0" w:color="000000"/>
            </w:tcBorders>
            <w:shd w:val="clear" w:color="auto" w:fill="auto"/>
          </w:tcPr>
          <w:p w14:paraId="13126DC1" w14:textId="77777777" w:rsidR="0078343A" w:rsidRDefault="007878F0">
            <w:pPr>
              <w:pStyle w:val="Newparagraph"/>
              <w:keepNext/>
              <w:keepLines/>
              <w:ind w:firstLine="0"/>
              <w:rPr>
                <w:lang w:val="en-US"/>
              </w:rPr>
            </w:pPr>
            <w:r>
              <w:rPr>
                <w:lang w:val="en-US"/>
              </w:rPr>
              <w:t>Larger, more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450944CD" w14:textId="77777777" w:rsidR="0078343A" w:rsidRDefault="007878F0">
            <w:pPr>
              <w:pStyle w:val="Newparagraph"/>
              <w:keepNext/>
              <w:keepLines/>
              <w:ind w:firstLine="0"/>
              <w:jc w:val="center"/>
              <w:rPr>
                <w:lang w:val="en-US"/>
              </w:rPr>
            </w:pPr>
            <w:r>
              <w:rPr>
                <w:lang w:val="en-US"/>
              </w:rPr>
              <w:t>Gray Zone Conflict</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0FA15573" w14:textId="77777777" w:rsidR="0078343A" w:rsidRDefault="007878F0">
            <w:pPr>
              <w:pStyle w:val="Newparagraph"/>
              <w:keepNext/>
              <w:keepLines/>
              <w:ind w:firstLine="0"/>
              <w:jc w:val="center"/>
              <w:rPr>
                <w:lang w:val="en-US"/>
              </w:rPr>
            </w:pPr>
            <w:r>
              <w:rPr>
                <w:lang w:val="en-US"/>
              </w:rPr>
              <w:t>Combat Operations</w:t>
            </w:r>
          </w:p>
        </w:tc>
      </w:tr>
    </w:tbl>
    <w:p w14:paraId="359D5F9A" w14:textId="77777777" w:rsidR="0078343A" w:rsidRDefault="007878F0">
      <w:pPr>
        <w:pStyle w:val="Newparagraph"/>
        <w:rPr>
          <w:lang w:val="en-US"/>
        </w:rPr>
      </w:pPr>
      <w:r>
        <w:rPr>
          <w:b/>
          <w:lang w:val="en-US"/>
        </w:rPr>
        <w:t>Table 1</w:t>
      </w:r>
      <w:r>
        <w:rPr>
          <w:lang w:val="en-US"/>
        </w:rPr>
        <w:t>: A Typology of Limited Conflict</w:t>
      </w:r>
    </w:p>
    <w:p w14:paraId="7169641E" w14:textId="77777777" w:rsidR="0078343A" w:rsidRDefault="007878F0">
      <w:pPr>
        <w:pStyle w:val="Newparagraph"/>
        <w:rPr>
          <w:lang w:val="en-US"/>
        </w:rPr>
      </w:pPr>
      <w:r>
        <w:rPr>
          <w:lang w:val="en-US"/>
        </w:rPr>
        <w:t xml:space="preserve">Other actors, notably industrialized states, have a larger and more diverse portfolio of military and intelligence means from which to choose. This differentiates Russian or American special operations forces from insurgents, even in cases where their tactics appear similar. When such actors limit the means that they use in war they do so by choice. Limitation here is the result of agency rather than necessity. It is as important to pay attention to the capabilities that are </w:t>
      </w:r>
      <w:r>
        <w:rPr>
          <w:i/>
          <w:iCs/>
          <w:lang w:val="en-US"/>
        </w:rPr>
        <w:t>not</w:t>
      </w:r>
      <w:r>
        <w:rPr>
          <w:lang w:val="en-US"/>
        </w:rPr>
        <w:t xml:space="preserve"> employed as well as the ones that are used. In limited war, capable actors refrain from using some of their most potent military capabilities. </w:t>
      </w:r>
    </w:p>
    <w:p w14:paraId="7332D68B" w14:textId="0B303DDE" w:rsidR="0078343A" w:rsidRDefault="007878F0">
      <w:pPr>
        <w:pStyle w:val="Newparagraph"/>
      </w:pPr>
      <w:r>
        <w:rPr>
          <w:lang w:val="en-US"/>
        </w:rPr>
        <w:t xml:space="preserve">Why would actors forego the most effective means for the job? One reason is that even rich actors have many priorities. They may have other domestic investment goals (butter rather than guns) or other military contingencies to worry about. Even actors that are committed to revising the status quo decisively in their favor (i.e., conquest) may opt to use only as much force as needed to prevail in combat, perhaps with an extra margin to insure against battlefield uncertainties. While high intensity conflict may be able to accomplish an aggressor’s goals, it may also be unnecessary and inefficient if victory can be achieved with lower cost at lower </w:t>
      </w:r>
      <w:r>
        <w:rPr>
          <w:lang w:val="en-US"/>
        </w:rPr>
        <w:lastRenderedPageBreak/>
        <w:t xml:space="preserve">levels of dispute intensity </w:t>
      </w:r>
      <w:r>
        <w:fldChar w:fldCharType="begin"/>
      </w:r>
      <w:r w:rsidR="00827A16">
        <w:instrText xml:space="preserve"> ADDIN ZOTERO_ITEM CSL_CITATION {"citationID":"af5jml9v9s","properties":{"formattedCitation":"(Altman 2018)","plainCitation":"(Altman 2018)","noteIndex":0},"citationItems":[{"id":"ddTLocpo/ZTBaADOg","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 </w:instrText>
      </w:r>
      <w:r>
        <w:fldChar w:fldCharType="separate"/>
      </w:r>
      <w:bookmarkStart w:id="148" w:name="__Fieldmark__1009_600513872"/>
      <w:r>
        <w:rPr>
          <w:lang w:val="en-US"/>
        </w:rPr>
        <w:t>(Altman 2018)</w:t>
      </w:r>
      <w:r>
        <w:fldChar w:fldCharType="end"/>
      </w:r>
      <w:bookmarkEnd w:id="148"/>
      <w:r>
        <w:rPr>
          <w:lang w:val="en-US"/>
        </w:rPr>
        <w:t xml:space="preserve">. If the local balance of power greatly favors the initiator, then it may only need to employ modest resources to get all that it seeks in a reasonable timeframe. A challenger who is patient and can outcompete its adversaries at low intensities might benefit by choosing a very limited conflict strategy. More resistance can always be met with more force, but overkill wastes resources unnecessarily. </w:t>
      </w:r>
      <w:r>
        <w:rPr>
          <w:lang w:val="en-CA"/>
        </w:rPr>
        <w:t>In practice an actor might only need to use a special operations task force rather than a large combined-arms force, so the term “combat operations” can be misleading. We use it here f</w:t>
      </w:r>
      <w:r>
        <w:rPr>
          <w:lang w:val="en-US"/>
        </w:rPr>
        <w:t xml:space="preserve">or lack of a better phrase simply to underscore the fact that capable actors committed to achieving their objectives are free to scale up to as much or as little force as they can get away with to do so. </w:t>
      </w:r>
    </w:p>
    <w:p w14:paraId="005D983F" w14:textId="4FCC3876" w:rsidR="0078343A" w:rsidRDefault="007878F0">
      <w:pPr>
        <w:pStyle w:val="Newparagraph"/>
      </w:pPr>
      <w:r>
        <w:rPr>
          <w:lang w:val="en-US"/>
        </w:rPr>
        <w:t xml:space="preserve">Yet capable actors might also have such limited aims that minimizing the risk of escalation becomes as much as if not more </w:t>
      </w:r>
      <w:r w:rsidR="00B07E82">
        <w:rPr>
          <w:lang w:val="en-US"/>
        </w:rPr>
        <w:t xml:space="preserve">important </w:t>
      </w:r>
      <w:r>
        <w:rPr>
          <w:lang w:val="en-US"/>
        </w:rPr>
        <w:t xml:space="preserve">a concern </w:t>
      </w:r>
      <w:r w:rsidR="00B07E82">
        <w:rPr>
          <w:lang w:val="en-US"/>
        </w:rPr>
        <w:t xml:space="preserve">than </w:t>
      </w:r>
      <w:r>
        <w:rPr>
          <w:lang w:val="en-US"/>
        </w:rPr>
        <w:t xml:space="preserve">minimizing cost. Gray zone conflict, as we use the term here, occurs when militarily capable conflict initiators intentionally limit the intensity and capacity with which they conduct military or intelligence operations and the target does not escalate. Importantly, gray zone conflict must be preferred </w:t>
      </w:r>
      <w:r>
        <w:rPr>
          <w:iCs/>
          <w:lang w:val="en-US"/>
        </w:rPr>
        <w:t>by both sides</w:t>
      </w:r>
      <w:r>
        <w:rPr>
          <w:lang w:val="en-US"/>
        </w:rPr>
        <w:t xml:space="preserve"> in a contest. 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Voluntary limitation of means enables the aggressor to minimize costs and risks. Voluntary limitation of ends allows the target to keep more of what it already has. Escalation in this situation is thus mutually undesirable. Tacit collusion between adversaries enables them to avoid mutually harmful escalation </w:t>
      </w:r>
      <w:r>
        <w:fldChar w:fldCharType="begin"/>
      </w:r>
      <w:r w:rsidR="00827A16">
        <w:instrText xml:space="preserve"> ADDIN ZOTERO_ITEM CSL_CITATION {"citationID":"a17pged12cv","properties":{"formattedCitation":"(Carson 2016; 2018)","plainCitation":"(Carson 2016; 2018)","noteIndex":0},"citationItems":[{"id":"ddTLocpo/L2xTs48K","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ddTLocpo/bnOyyeOS","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fldChar w:fldCharType="separate"/>
      </w:r>
      <w:bookmarkStart w:id="149" w:name="__Fieldmark__1048_600513872"/>
      <w:r>
        <w:rPr>
          <w:lang w:val="en-US"/>
        </w:rPr>
        <w:t>(Carson 2016; 2018)</w:t>
      </w:r>
      <w:r>
        <w:fldChar w:fldCharType="end"/>
      </w:r>
      <w:bookmarkEnd w:id="149"/>
      <w:r>
        <w:rPr>
          <w:lang w:val="en-US"/>
        </w:rPr>
        <w:t>.</w:t>
      </w:r>
    </w:p>
    <w:p w14:paraId="21A66535" w14:textId="447254A2" w:rsidR="0078343A" w:rsidRDefault="007878F0">
      <w:pPr>
        <w:pStyle w:val="Newparagraph"/>
      </w:pPr>
      <w:r>
        <w:rPr>
          <w:lang w:val="en-US"/>
        </w:rPr>
        <w:lastRenderedPageBreak/>
        <w:t>By way of illustration, the Iraq War features all four categories. Between 1991 and 2003, the United States engaged in a protracted gray zone contest to contain Saddam Hussein with air policing, economic sanctions, covert intelligence, and occasional air strikes. The Baathist regime survived while the United States avoided a costly ground war, outcomes that were mutually preferable for both sides compared to the conquest of Iraq. The exogenous shock of the 9/11 terrorist attacks, however, amplified concerns held by some U.S. policymakers about the long-term viability of the containment regime. American war aims expanded from limited concessions to conquest, yet even so the United States did not throw everything into the fight. The U.S.-led Coalition invaded Iraq in 2003 with less than 180,000 troops even though the United States could have mobilized hundreds of thousands more (as some advisors recommended at the time). Major combat operations in Iraq were limited by the Bush administration’s desire to wage war efficiently, not concerns about deterrence. As subsequent events made clear, American politicians ignored the significant and arguably foreseeable costs of occupation.</w:t>
      </w:r>
      <w:r>
        <w:rPr>
          <w:rStyle w:val="FootnoteAnchor"/>
          <w:lang w:val="en-US"/>
        </w:rPr>
        <w:footnoteReference w:id="1"/>
      </w:r>
      <w:r>
        <w:rPr>
          <w:lang w:val="en-US"/>
        </w:rPr>
        <w:t xml:space="preserve"> Throughout the next decade the U.S. military battled a mixture of foreign jihadists and local militias. Both types of adversaries had inherently limited means and thus relied on improvised explosive devices and ambush attacks, but their aims differed. Jihadists sought the revolutionary transformation of Iraqi society, while militias just sought control over local areas and economies. Coalition Forces struggled with both groups before learning how to defeat the former with counterterrorism operations and coopt the latter using counterinsurgency methods </w:t>
      </w:r>
      <w:r>
        <w:fldChar w:fldCharType="begin"/>
      </w:r>
      <w:r w:rsidR="00827A16">
        <w:instrText xml:space="preserve"> ADDIN ZOTERO_ITEM CSL_CITATION {"citationID":"aaqoueeg39","properties":{"formattedCitation":"(Gordon and Trainor 2007; Lindsay and Petersen 2012)","plainCitation":"(Gordon and Trainor 2007; Lindsay and Petersen 2012)","noteIndex":0},"citationItems":[{"id":"ddTLocpo/oJvZZwpL","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ddTLocpo/SwHEI7l5","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schema":"https://github.com/citation-style-language/schema/raw/master/csl-citation.json"} </w:instrText>
      </w:r>
      <w:r>
        <w:fldChar w:fldCharType="separate"/>
      </w:r>
      <w:bookmarkStart w:id="154" w:name="__Fieldmark__1118_600513872"/>
      <w:r>
        <w:rPr>
          <w:lang w:val="en-US"/>
        </w:rPr>
        <w:t>(Gordon and Trainor 2007; Lindsay and Petersen 2012)</w:t>
      </w:r>
      <w:bookmarkStart w:id="155" w:name="__Fieldmark__553_4284355980"/>
      <w:bookmarkStart w:id="156" w:name="__Fieldmark__672_1735709817"/>
      <w:bookmarkEnd w:id="155"/>
      <w:bookmarkEnd w:id="156"/>
      <w:r>
        <w:fldChar w:fldCharType="end"/>
      </w:r>
      <w:bookmarkEnd w:id="154"/>
      <w:r>
        <w:rPr>
          <w:lang w:val="en-US"/>
        </w:rPr>
        <w:t xml:space="preserve">. The United States surged more troops into the fight as American </w:t>
      </w:r>
      <w:r>
        <w:rPr>
          <w:lang w:val="en-US"/>
        </w:rPr>
        <w:lastRenderedPageBreak/>
        <w:t xml:space="preserve">war aims again expanded, from conquest of the Baathist state to the transformation of Iraqi society. Escalating force commitments in pursuit of effectiveness, policymakers thus abandoned their earlier commitment to efficiency. </w:t>
      </w:r>
    </w:p>
    <w:p w14:paraId="07855E34" w14:textId="54E013FC" w:rsidR="0078343A" w:rsidRDefault="007878F0">
      <w:pPr>
        <w:pStyle w:val="Newparagraph"/>
        <w:rPr>
          <w:lang w:val="en-US"/>
        </w:rPr>
      </w:pPr>
      <w:r>
        <w:rPr>
          <w:lang w:val="en-US"/>
        </w:rPr>
        <w:t xml:space="preserve">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what it hopes will be) a better outcome. But it does not necessarily have to break the bank </w:t>
      </w:r>
      <w:r w:rsidR="00B07E82">
        <w:rPr>
          <w:lang w:val="en-US"/>
        </w:rPr>
        <w:t>to achieve</w:t>
      </w:r>
      <w:r>
        <w:rPr>
          <w:lang w:val="en-US"/>
        </w:rPr>
        <w:t xml:space="preserve"> victory; it may want to spend its surplus </w:t>
      </w:r>
      <w:r w:rsidR="00B07E82">
        <w:rPr>
          <w:lang w:val="en-US"/>
        </w:rPr>
        <w:t>elsewhere</w:t>
      </w:r>
      <w:r>
        <w:rPr>
          <w:lang w:val="en-US"/>
        </w:rPr>
        <w:t xml:space="preserve">. A less resolved actor, however, will not only be interested in reducing costs but will also be willing to make compromises to minimize risk. The fact that both types exercise calculated restraint creates something of a “gray zone” between our two categories.  </w:t>
      </w:r>
    </w:p>
    <w:p w14:paraId="227B9861" w14:textId="77777777" w:rsidR="0078343A" w:rsidRDefault="007878F0">
      <w:pPr>
        <w:pStyle w:val="Heading2"/>
        <w:spacing w:before="0" w:after="200" w:line="276" w:lineRule="auto"/>
        <w:rPr>
          <w:lang w:val="en-US"/>
        </w:rPr>
      </w:pPr>
      <w:bookmarkStart w:id="157" w:name="_6i5vhzgv1wh"/>
      <w:bookmarkEnd w:id="157"/>
      <w:r>
        <w:rPr>
          <w:lang w:val="en-US"/>
        </w:rPr>
        <w:t>Efficiency, Resolve, and Escalation</w:t>
      </w:r>
    </w:p>
    <w:p w14:paraId="7A919082" w14:textId="49827012" w:rsidR="0078343A" w:rsidRDefault="007878F0">
      <w:pPr>
        <w:pStyle w:val="Newparagraph"/>
        <w:ind w:firstLine="0"/>
        <w:rPr>
          <w:lang w:val="en-US"/>
        </w:rPr>
      </w:pPr>
      <w:r>
        <w:rPr>
          <w:lang w:val="en-US"/>
        </w:rPr>
        <w:t>If cheap and efficient policy tools are available, then all things being equal, it is reasonable to use them. Any rational actor would like to get something for nothing if they can. Only a highly resolved actor, however, is willing to pay dearly to get (or keep) something that they value. At low levels of conflict, or with technological means that are cheap to acquire and use, it may be difficult to tell whether actors are resolved.</w:t>
      </w:r>
      <w:r w:rsidR="00B07E82">
        <w:rPr>
          <w:lang w:val="en-US"/>
        </w:rPr>
        <w:t xml:space="preserve"> </w:t>
      </w:r>
      <w:r>
        <w:rPr>
          <w:lang w:val="en-US"/>
        </w:rPr>
        <w:t xml:space="preserve">Gray zone conflict may be behaviorally indistinguishable from combat operations in the sense discussed above. </w:t>
      </w:r>
      <w:r w:rsidR="00B07E82">
        <w:rPr>
          <w:lang w:val="en-US"/>
        </w:rPr>
        <w:t xml:space="preserve">Actors employing cheap and efficient military means may be doing so because they are unwilling to pay more or because they feel they do not have to pay more. </w:t>
      </w:r>
      <w:r>
        <w:rPr>
          <w:lang w:val="en-US"/>
        </w:rPr>
        <w:t xml:space="preserve">Escalation </w:t>
      </w:r>
      <w:r w:rsidR="00B07E82">
        <w:rPr>
          <w:lang w:val="en-US"/>
        </w:rPr>
        <w:t xml:space="preserve">then </w:t>
      </w:r>
      <w:r>
        <w:rPr>
          <w:lang w:val="en-US"/>
        </w:rPr>
        <w:t>becomes the distinguishing test that separates resolved from unresolved types.</w:t>
      </w:r>
    </w:p>
    <w:p w14:paraId="3D61D22C" w14:textId="671A5AAF" w:rsidR="0078343A" w:rsidRDefault="007878F0">
      <w:pPr>
        <w:pStyle w:val="Newparagraph"/>
        <w:rPr>
          <w:lang w:val="en-US"/>
        </w:rPr>
      </w:pPr>
      <w:r>
        <w:rPr>
          <w:lang w:val="en-US"/>
        </w:rPr>
        <w:t xml:space="preserve">If an aggressor motivated by conquest only needs a few special operations units and some cyber effects to overwhelm a weaker foe, then </w:t>
      </w:r>
      <w:r w:rsidR="00794B3B">
        <w:rPr>
          <w:lang w:val="en-US"/>
        </w:rPr>
        <w:t>that</w:t>
      </w:r>
      <w:r>
        <w:rPr>
          <w:lang w:val="en-US"/>
        </w:rPr>
        <w:t xml:space="preserve"> contest may be observably indistinguishable </w:t>
      </w:r>
      <w:r>
        <w:rPr>
          <w:lang w:val="en-US"/>
        </w:rPr>
        <w:lastRenderedPageBreak/>
        <w:t xml:space="preserve">from the prototypical gray zone conflict. This ambiguity is most likely in cases where the revisionist has narrow aims and a flexible timeline for achieving them but places a high priority on their achievement. Yet efficiency, which minimizes the cost and risk of a policy, is different from effectiveness, which maximizes influence over the outcome. A tool that can be used easily is not necessarily the best tool for the job. Defenders can force an aggressor into fighting less efficiently by raising the costs and risks the contest, but only by also accepting higher costs/risks themselves. Threats of retaliation or actual military resistance may cause an influence-maximizing combatant to switch to a more intense form of combat. </w:t>
      </w:r>
    </w:p>
    <w:p w14:paraId="6CC8C111" w14:textId="500DFDCC" w:rsidR="0078343A" w:rsidRDefault="007878F0">
      <w:pPr>
        <w:pStyle w:val="Newparagraph"/>
        <w:rPr>
          <w:lang w:val="en-US"/>
        </w:rPr>
      </w:pPr>
      <w:r>
        <w:rPr>
          <w:lang w:val="en-US"/>
        </w:rPr>
        <w:t xml:space="preserve">This type of actor prefers high intensity warfare to ordinary peacetime competition. </w:t>
      </w:r>
      <w:r w:rsidR="00794B3B">
        <w:rPr>
          <w:lang w:val="en-US"/>
        </w:rPr>
        <w:t>By contrast, t</w:t>
      </w:r>
      <w:r>
        <w:rPr>
          <w:lang w:val="en-US"/>
        </w:rPr>
        <w:t>he risk-sensitive gray zone actor</w:t>
      </w:r>
      <w:r w:rsidR="00794B3B">
        <w:rPr>
          <w:lang w:val="en-US"/>
        </w:rPr>
        <w:t xml:space="preserve"> </w:t>
      </w:r>
      <w:r>
        <w:rPr>
          <w:lang w:val="en-US"/>
        </w:rPr>
        <w:t xml:space="preserve">will back down as the costs and risks of its aggression increase. These two types differ in their willingness to pay for a given outcome in the face of resistance. Both have the means and the willingness to engage in limited conflict to attempt to get something at low cost. Both also prefer aggression on the cheap to peaceful competition in which they must accept the status quo. Declining costs in the technology of subversion can make limited aggression attractive for any type of revisionist in comparison to the transaction costs of ordinary negotiation. Yet they differ in their willingness to engage in less efficient but more effective combat operations to achieve their goals if the opening gambit fails. </w:t>
      </w:r>
    </w:p>
    <w:tbl>
      <w:tblPr>
        <w:tblStyle w:val="TableGrid"/>
        <w:tblW w:w="9350" w:type="dxa"/>
        <w:tblLook w:val="04A0" w:firstRow="1" w:lastRow="0" w:firstColumn="1" w:lastColumn="0" w:noHBand="0" w:noVBand="1"/>
      </w:tblPr>
      <w:tblGrid>
        <w:gridCol w:w="2404"/>
        <w:gridCol w:w="6946"/>
      </w:tblGrid>
      <w:tr w:rsidR="0078343A" w14:paraId="629CACFD" w14:textId="77777777">
        <w:tc>
          <w:tcPr>
            <w:tcW w:w="2404" w:type="dxa"/>
            <w:shd w:val="clear" w:color="auto" w:fill="auto"/>
          </w:tcPr>
          <w:p w14:paraId="6CA39645" w14:textId="77777777" w:rsidR="0078343A" w:rsidRPr="00794B3B" w:rsidRDefault="007878F0">
            <w:pPr>
              <w:pStyle w:val="Newparagraph"/>
              <w:ind w:firstLine="0"/>
              <w:rPr>
                <w:b/>
                <w:bCs/>
                <w:lang w:val="en-US"/>
              </w:rPr>
            </w:pPr>
            <w:r w:rsidRPr="00794B3B">
              <w:rPr>
                <w:b/>
                <w:bCs/>
                <w:lang w:val="en-US"/>
              </w:rPr>
              <w:t>Revisionist type</w:t>
            </w:r>
          </w:p>
        </w:tc>
        <w:tc>
          <w:tcPr>
            <w:tcW w:w="6945" w:type="dxa"/>
            <w:shd w:val="clear" w:color="auto" w:fill="auto"/>
          </w:tcPr>
          <w:p w14:paraId="5AC8C0E3" w14:textId="77777777" w:rsidR="0078343A" w:rsidRPr="00794B3B" w:rsidRDefault="007878F0">
            <w:pPr>
              <w:pStyle w:val="Newparagraph"/>
              <w:ind w:firstLine="0"/>
              <w:rPr>
                <w:b/>
                <w:bCs/>
                <w:lang w:val="en-US"/>
              </w:rPr>
            </w:pPr>
            <w:r w:rsidRPr="00794B3B">
              <w:rPr>
                <w:b/>
                <w:bCs/>
                <w:lang w:val="en-US"/>
              </w:rPr>
              <w:t>Preference order</w:t>
            </w:r>
          </w:p>
        </w:tc>
      </w:tr>
      <w:tr w:rsidR="0078343A" w14:paraId="47A0AADE" w14:textId="77777777">
        <w:tc>
          <w:tcPr>
            <w:tcW w:w="2404" w:type="dxa"/>
            <w:shd w:val="clear" w:color="auto" w:fill="auto"/>
          </w:tcPr>
          <w:p w14:paraId="2FA54EA9" w14:textId="77777777" w:rsidR="0078343A" w:rsidRDefault="007878F0">
            <w:pPr>
              <w:pStyle w:val="Newparagraph"/>
              <w:ind w:firstLine="0"/>
              <w:rPr>
                <w:lang w:val="en-US"/>
              </w:rPr>
            </w:pPr>
            <w:r>
              <w:rPr>
                <w:lang w:val="en-US"/>
              </w:rPr>
              <w:t>Resolved</w:t>
            </w:r>
          </w:p>
        </w:tc>
        <w:tc>
          <w:tcPr>
            <w:tcW w:w="6945" w:type="dxa"/>
            <w:shd w:val="clear" w:color="auto" w:fill="auto"/>
          </w:tcPr>
          <w:p w14:paraId="73C780AF" w14:textId="77777777" w:rsidR="0078343A" w:rsidRDefault="007878F0">
            <w:pPr>
              <w:pStyle w:val="Newparagraph"/>
              <w:ind w:firstLine="0"/>
              <w:rPr>
                <w:lang w:val="en-US"/>
              </w:rPr>
            </w:pPr>
            <w:r>
              <w:rPr>
                <w:lang w:val="en-US"/>
              </w:rPr>
              <w:t xml:space="preserve">Limited conflict </w:t>
            </w:r>
            <w:r>
              <w:rPr>
                <w:rFonts w:ascii="Cambria Math" w:hAnsi="Cambria Math" w:cs="Cambria Math"/>
                <w:lang w:val="en-US"/>
              </w:rPr>
              <w:t>≿</w:t>
            </w:r>
            <w:r>
              <w:rPr>
                <w:lang w:val="en-US"/>
              </w:rPr>
              <w:t xml:space="preserve"> High intensity warfare </w:t>
            </w:r>
            <w:r>
              <w:rPr>
                <w:rFonts w:ascii="Cambria Math" w:hAnsi="Cambria Math" w:cs="Cambria Math"/>
                <w:lang w:val="en-US"/>
              </w:rPr>
              <w:t>≿</w:t>
            </w:r>
            <w:r>
              <w:rPr>
                <w:lang w:val="en-US"/>
              </w:rPr>
              <w:t xml:space="preserve"> Peaceful competition</w:t>
            </w:r>
          </w:p>
        </w:tc>
      </w:tr>
      <w:tr w:rsidR="0078343A" w14:paraId="3026FC4A" w14:textId="77777777">
        <w:tc>
          <w:tcPr>
            <w:tcW w:w="2404" w:type="dxa"/>
            <w:shd w:val="clear" w:color="auto" w:fill="auto"/>
          </w:tcPr>
          <w:p w14:paraId="79C7D2B3" w14:textId="77777777" w:rsidR="0078343A" w:rsidRDefault="007878F0">
            <w:pPr>
              <w:pStyle w:val="Newparagraph"/>
              <w:ind w:firstLine="0"/>
              <w:rPr>
                <w:lang w:val="en-US"/>
              </w:rPr>
            </w:pPr>
            <w:r>
              <w:rPr>
                <w:lang w:val="en-US"/>
              </w:rPr>
              <w:t>Unresolved</w:t>
            </w:r>
          </w:p>
        </w:tc>
        <w:tc>
          <w:tcPr>
            <w:tcW w:w="6945" w:type="dxa"/>
            <w:shd w:val="clear" w:color="auto" w:fill="auto"/>
          </w:tcPr>
          <w:p w14:paraId="01EB04E2" w14:textId="77777777" w:rsidR="0078343A" w:rsidRDefault="007878F0">
            <w:pPr>
              <w:pStyle w:val="Newparagraph"/>
              <w:ind w:firstLine="0"/>
              <w:rPr>
                <w:lang w:val="en-US"/>
              </w:rPr>
            </w:pPr>
            <w:r>
              <w:rPr>
                <w:lang w:val="en-US"/>
              </w:rPr>
              <w:t xml:space="preserve">Limited conflict </w:t>
            </w:r>
            <w:r>
              <w:rPr>
                <w:rFonts w:ascii="Cambria Math" w:hAnsi="Cambria Math" w:cs="Cambria Math"/>
                <w:lang w:val="en-US"/>
              </w:rPr>
              <w:t>≿</w:t>
            </w:r>
            <w:r>
              <w:rPr>
                <w:lang w:val="en-US"/>
              </w:rPr>
              <w:t xml:space="preserve"> Peaceful competition </w:t>
            </w:r>
            <w:r>
              <w:rPr>
                <w:rFonts w:ascii="Cambria Math" w:hAnsi="Cambria Math" w:cs="Cambria Math"/>
                <w:lang w:val="en-US"/>
              </w:rPr>
              <w:t>≿</w:t>
            </w:r>
            <w:r>
              <w:rPr>
                <w:lang w:val="en-US"/>
              </w:rPr>
              <w:t xml:space="preserve"> High intensity warfare</w:t>
            </w:r>
          </w:p>
        </w:tc>
      </w:tr>
    </w:tbl>
    <w:p w14:paraId="62A96079" w14:textId="77777777" w:rsidR="0078343A" w:rsidRDefault="007878F0">
      <w:pPr>
        <w:pStyle w:val="Newparagraph"/>
        <w:ind w:firstLine="0"/>
        <w:rPr>
          <w:b/>
          <w:bCs/>
          <w:lang w:val="en-US"/>
        </w:rPr>
      </w:pPr>
      <w:r>
        <w:rPr>
          <w:b/>
          <w:bCs/>
          <w:lang w:val="en-US"/>
        </w:rPr>
        <w:t>Table 2: Preferences of actors initiating limited conflict</w:t>
      </w:r>
    </w:p>
    <w:p w14:paraId="16E6FEA4" w14:textId="07DEAF78" w:rsidR="0078343A" w:rsidRDefault="007878F0">
      <w:pPr>
        <w:pStyle w:val="Newparagraph"/>
        <w:rPr>
          <w:lang w:val="en-US"/>
        </w:rPr>
      </w:pPr>
      <w:r>
        <w:rPr>
          <w:lang w:val="en-US"/>
        </w:rPr>
        <w:lastRenderedPageBreak/>
        <w:t xml:space="preserve">The preference orderings summarized in Table 2 produce similar behavior (limited conflict), but they have different escalation dynamics. An actor with the first set of preferences should escalate if opposed, preferring war to peace, while an actor with the second set will tend to back down, preferring peace to war. The first type of actor is motivated by efficiency first, but also by effectiveness. It is willing to go to war if </w:t>
      </w:r>
      <w:r w:rsidR="00794B3B">
        <w:rPr>
          <w:lang w:val="en-US"/>
        </w:rPr>
        <w:t xml:space="preserve">the employment of more costly means is </w:t>
      </w:r>
      <w:r>
        <w:rPr>
          <w:lang w:val="en-US"/>
        </w:rPr>
        <w:t>necessary to achieve its objective but</w:t>
      </w:r>
      <w:r w:rsidR="00794B3B">
        <w:rPr>
          <w:lang w:val="en-US"/>
        </w:rPr>
        <w:t xml:space="preserve"> would like to succeed using easier and less costly</w:t>
      </w:r>
      <w:r>
        <w:rPr>
          <w:lang w:val="en-US"/>
        </w:rPr>
        <w:t xml:space="preserve"> limited conflict </w:t>
      </w:r>
      <w:r w:rsidR="00794B3B">
        <w:rPr>
          <w:lang w:val="en-US"/>
        </w:rPr>
        <w:t>if at all possible</w:t>
      </w:r>
      <w:r>
        <w:rPr>
          <w:lang w:val="en-US"/>
        </w:rPr>
        <w:t>. The second type is constrained by deterrence. The initiator refrains from using too much force (or deliberately limits its effectiveness) in order to limit provocation to save face. It sees retaliation or related consequences (incursions, sanctions, etc.) as sufficiently costly. This situation might be described as pure gray zone conflict as discussed above in the typology of Table 1. The former situation, by contrast, is a limited combat operation that is behaviorally indistinguishable from gray zone conflict. A pressing challenge for the target of limited aggression, therefore, to glean the aggressor’s valuation of the stakes and willingness to run risks to achieve them.</w:t>
      </w:r>
    </w:p>
    <w:p w14:paraId="36C396A5" w14:textId="083B4CF0" w:rsidR="0078343A" w:rsidRDefault="007878F0">
      <w:pPr>
        <w:pStyle w:val="Newparagraph"/>
      </w:pPr>
      <w:r>
        <w:rPr>
          <w:lang w:val="en-US"/>
        </w:rPr>
        <w:t xml:space="preserve">This situation recapitulates the basic logic of the security dilemma </w:t>
      </w:r>
      <w:r>
        <w:fldChar w:fldCharType="begin"/>
      </w:r>
      <w:r w:rsidR="00827A16">
        <w:instrText xml:space="preserve"> ADDIN ZOTERO_ITEM CSL_CITATION {"citationID":"a2lchcqaq20","properties":{"formattedCitation":"(Herz 1951; Jervis 1978; Tang 2009)","plainCitation":"(Herz 1951; Jervis 1978; Tang 2009)","noteIndex":0},"citationItems":[{"id":144,"uris":["http://zotero.org/groups/2448780/items/SXQSLEQ8"],"uri":["http://zotero.org/groups/2448780/items/SXQSLEQ8"],"itemData":{"id":144,"type":"book","ISBN":"978-0-226-32919-2","language":"en","note":"Google-Books-ID: X6KAngEACAAJ","number-of-pages":"275","publisher":"University of Chicago Press","source":"Google Books","title":"Political Realism and Political Idealism: A Study in Theories and Realities","title-short":"Political Realism and Political Idealism","author":[{"family":"Herz","given":"John H."}],"issued":{"date-parts":[["1951"]]}}},{"id":"ddTLocpo/3hkiNGRg","uris":["http://zotero.org/users/471208/items/RVGPZ94F"],"uri":["http://zotero.org/users/471208/items/RVGPZ94F"],"itemData":{"id":"vJpLM2Bq/bUKVrGsw","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30,"uris":["http://zotero.org/groups/2448780/items/395M822Q"],"uri":["http://zotero.org/groups/2448780/items/395M822Q"],"itemData":{"id":30,"type":"article-journal","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container-title":"Security Studies","DOI":"10.1080/09636410903133050","ISSN":"0963-6412","issue":"3","page":"587-623","source":"Taylor and Francis+NEJM","title":"The Security Dilemma: A Conceptual Analysis","title-short":"The Security Dilemma","volume":"18","author":[{"family":"Tang","given":"Shiping"}],"issued":{"date-parts":[["2009",9,18]]}}}],"schema":"https://github.com/citation-style-language/schema/raw/master/csl-citation.json"} </w:instrText>
      </w:r>
      <w:r>
        <w:fldChar w:fldCharType="separate"/>
      </w:r>
      <w:bookmarkStart w:id="158" w:name="__Fieldmark__1290_600513872"/>
      <w:r w:rsidR="00A35EFD" w:rsidRPr="00A35EFD">
        <w:t>(Herz 1951; Jervis 1978; Tang 2009)</w:t>
      </w:r>
      <w:bookmarkStart w:id="159" w:name="__Fieldmark__603_4284355980"/>
      <w:bookmarkStart w:id="160" w:name="__Fieldmark__738_1735709817"/>
      <w:r>
        <w:fldChar w:fldCharType="end"/>
      </w:r>
      <w:bookmarkEnd w:id="158"/>
      <w:bookmarkEnd w:id="159"/>
      <w:bookmarkEnd w:id="160"/>
      <w:r>
        <w:rPr>
          <w:lang w:val="en-US"/>
        </w:rPr>
        <w:t>, with an interesting difference. The classic problem is to divine whether a state is satisfied with the status quo or has revisionist intentions. The spiral model applies to the former while the deterrence model applies to the latter</w:t>
      </w:r>
      <w:r w:rsidR="00794B3B">
        <w:rPr>
          <w:lang w:val="en-US"/>
        </w:rPr>
        <w:t xml:space="preserve"> and </w:t>
      </w:r>
      <w:r>
        <w:rPr>
          <w:lang w:val="en-US"/>
        </w:rPr>
        <w:t xml:space="preserve">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w:t>
      </w:r>
      <w:r>
        <w:rPr>
          <w:lang w:val="en-US"/>
        </w:rPr>
        <w:lastRenderedPageBreak/>
        <w:t xml:space="preserve">applied to a more resolved revisionist (but not to the less resolved aggressor). If the problem of the security dilemma is to decide </w:t>
      </w:r>
      <w:r>
        <w:rPr>
          <w:i/>
          <w:lang w:val="en-US"/>
        </w:rPr>
        <w:t xml:space="preserve">whether </w:t>
      </w:r>
      <w:r>
        <w:rPr>
          <w:lang w:val="en-US"/>
        </w:rPr>
        <w:t xml:space="preserve">to deter, the problem of the gray zone is to decide </w:t>
      </w:r>
      <w:r>
        <w:rPr>
          <w:i/>
          <w:lang w:val="en-US"/>
        </w:rPr>
        <w:t>how much</w:t>
      </w:r>
      <w:r>
        <w:rPr>
          <w:lang w:val="en-US"/>
        </w:rPr>
        <w:t>.</w:t>
      </w:r>
    </w:p>
    <w:p w14:paraId="65C2AEA4" w14:textId="019BEFD3" w:rsidR="0078343A" w:rsidRDefault="007878F0" w:rsidP="00A14D5C">
      <w:pPr>
        <w:pStyle w:val="Newparagraph"/>
      </w:pPr>
      <w:bookmarkStart w:id="161" w:name="_mtpq2ba65iue"/>
      <w:bookmarkStart w:id="162" w:name="_GoBack"/>
      <w:bookmarkEnd w:id="161"/>
      <w:bookmarkEnd w:id="162"/>
      <w:r>
        <w:rPr>
          <w:lang w:val="en-US"/>
        </w:rPr>
        <w:t xml:space="preserve">Even if most actors are assumed to harbor revisionist ambitions </w:t>
      </w:r>
      <w:r>
        <w:fldChar w:fldCharType="begin"/>
      </w:r>
      <w:r w:rsidR="00827A16">
        <w:instrText xml:space="preserve"> ADDIN ZOTERO_ITEM CSL_CITATION {"citationID":"a11orl2loot","properties":{"formattedCitation":"(Schweller 1996)","plainCitation":"(Schweller 1996)","noteIndex":0},"citationItems":[{"id":"ddTLocpo/NR5AmrYL","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fldChar w:fldCharType="separate"/>
      </w:r>
      <w:bookmarkStart w:id="163" w:name="__Fieldmark__1367_600513872"/>
      <w:r>
        <w:rPr>
          <w:lang w:val="en-US"/>
        </w:rPr>
        <w:t>(Schweller 1996)</w:t>
      </w:r>
      <w:r>
        <w:fldChar w:fldCharType="end"/>
      </w:r>
      <w:bookmarkEnd w:id="163"/>
      <w:r>
        <w:rPr>
          <w:lang w:val="en-US"/>
        </w:rPr>
        <w:t>, would-be deterrers still face something like the security dilemma in shaping how aggression is expressed.</w:t>
      </w:r>
      <w:r w:rsidR="001014F2">
        <w:rPr>
          <w:lang w:val="en-US"/>
        </w:rPr>
        <w:t xml:space="preserve"> In the classic security dilemma model, the outcome of a “threat” from the target state is a function of whether the aggressor is revisionist. T</w:t>
      </w:r>
      <w:r>
        <w:rPr>
          <w:lang w:val="en-US"/>
        </w:rPr>
        <w:t xml:space="preserve">oleration on the part of the deterrer (compromise, appeasement, neglect, etc.) can either reassure a status quo actor or enable exploitation by revisionists. </w:t>
      </w:r>
      <w:r w:rsidR="001014F2">
        <w:rPr>
          <w:lang w:val="en-US"/>
        </w:rPr>
        <w:t>Also, threatening non-revisionists leads to a tragic spiral. Conflict short of war complicates this picture because exploitation in the gray zone by an irresolute revisionist and limited combat operations by a resolved revisionist are behaviorally indistinguishable.</w:t>
      </w:r>
      <w:r>
        <w:rPr>
          <w:lang w:val="en-US"/>
        </w:rPr>
        <w:t xml:space="preserve"> Yet,</w:t>
      </w:r>
      <w:r w:rsidR="001014F2">
        <w:rPr>
          <w:lang w:val="en-US"/>
        </w:rPr>
        <w:t xml:space="preserve"> whether</w:t>
      </w:r>
      <w:r>
        <w:rPr>
          <w:lang w:val="en-US"/>
        </w:rPr>
        <w:t xml:space="preserve"> deterrence </w:t>
      </w:r>
      <w:r w:rsidR="001014F2">
        <w:rPr>
          <w:lang w:val="en-US"/>
        </w:rPr>
        <w:t xml:space="preserve">by the target </w:t>
      </w:r>
      <w:r>
        <w:rPr>
          <w:lang w:val="en-US"/>
        </w:rPr>
        <w:t>succeed</w:t>
      </w:r>
      <w:r w:rsidR="001014F2">
        <w:rPr>
          <w:lang w:val="en-US"/>
        </w:rPr>
        <w:t>s</w:t>
      </w:r>
      <w:r>
        <w:rPr>
          <w:lang w:val="en-US"/>
        </w:rPr>
        <w:t xml:space="preserve"> or fail</w:t>
      </w:r>
      <w:r w:rsidR="001014F2">
        <w:rPr>
          <w:lang w:val="en-US"/>
        </w:rPr>
        <w:t>s</w:t>
      </w:r>
      <w:r>
        <w:rPr>
          <w:lang w:val="en-US"/>
        </w:rPr>
        <w:t xml:space="preserve"> depend</w:t>
      </w:r>
      <w:r w:rsidR="00CA507B">
        <w:rPr>
          <w:lang w:val="en-US"/>
        </w:rPr>
        <w:t>s</w:t>
      </w:r>
      <w:r>
        <w:rPr>
          <w:lang w:val="en-US"/>
        </w:rPr>
        <w:t xml:space="preserve"> on the resolve of the target. </w:t>
      </w:r>
      <w:r w:rsidR="001014F2">
        <w:rPr>
          <w:lang w:val="en-US"/>
        </w:rPr>
        <w:t xml:space="preserve">The </w:t>
      </w:r>
      <w:r w:rsidR="001014F2" w:rsidRPr="001014F2">
        <w:rPr>
          <w:lang w:val="en-US"/>
        </w:rPr>
        <w:t>consequence of threatening to escalate vastly differs for both cases</w:t>
      </w:r>
      <w:r w:rsidR="001014F2">
        <w:rPr>
          <w:lang w:val="en-US"/>
        </w:rPr>
        <w:t xml:space="preserve">. </w:t>
      </w:r>
      <w:r>
        <w:rPr>
          <w:lang w:val="en-US"/>
        </w:rPr>
        <w:t>This in turn raises the question of whether the deterrer is itself resolved enough to risk escalation.</w:t>
      </w:r>
    </w:p>
    <w:p w14:paraId="78B2A716" w14:textId="77777777" w:rsidR="0078343A" w:rsidRDefault="007878F0">
      <w:pPr>
        <w:pStyle w:val="Heading2"/>
        <w:spacing w:before="0" w:after="200"/>
        <w:ind w:right="10"/>
        <w:rPr>
          <w:lang w:val="en-US"/>
        </w:rPr>
      </w:pPr>
      <w:r>
        <w:rPr>
          <w:lang w:val="en-US"/>
        </w:rPr>
        <w:t>The Deterrence Gradient</w:t>
      </w:r>
    </w:p>
    <w:p w14:paraId="78C0EB34" w14:textId="014EFD92" w:rsidR="0078343A" w:rsidRDefault="007878F0">
      <w:pPr>
        <w:pStyle w:val="Newparagraph"/>
        <w:ind w:firstLine="0"/>
        <w:rPr>
          <w:lang w:val="en-US"/>
        </w:rPr>
      </w:pPr>
      <w:r>
        <w:rPr>
          <w:lang w:val="en-US"/>
        </w:rPr>
        <w:t xml:space="preserve">Just as not all revisionists are willing to pay to achieve their goals, not all deterrers are willing to pay to prevent them. </w:t>
      </w:r>
      <w:r w:rsidR="00AC6A22">
        <w:rPr>
          <w:lang w:val="en-US"/>
        </w:rPr>
        <w:t>R</w:t>
      </w:r>
      <w:r>
        <w:rPr>
          <w:lang w:val="en-US"/>
        </w:rPr>
        <w:t xml:space="preserve">evisionists will be attracted to efficient means that allow them to get something for nothing (or very little) </w:t>
      </w:r>
      <w:r w:rsidR="00AC6A22">
        <w:rPr>
          <w:lang w:val="en-US"/>
        </w:rPr>
        <w:t xml:space="preserve">and similarly, </w:t>
      </w:r>
      <w:r>
        <w:rPr>
          <w:lang w:val="en-US"/>
        </w:rPr>
        <w:t>deterrers will be attracted to policies that provide influence at low risk or cost. Yet if deterrence statements are suspected of being nothing but cheap talk, then revisionists will be tempted to test them</w:t>
      </w:r>
      <w:r w:rsidR="006C6CB4">
        <w:rPr>
          <w:lang w:val="en-US"/>
        </w:rPr>
        <w:t xml:space="preserve"> </w:t>
      </w:r>
      <w:r>
        <w:rPr>
          <w:lang w:val="en-US"/>
        </w:rPr>
        <w:fldChar w:fldCharType="begin"/>
      </w:r>
      <w:r w:rsidR="00A35EFD">
        <w:rPr>
          <w:lang w:val="en-US"/>
        </w:rPr>
        <w:instrText xml:space="preserve"> ADDIN ZOTERO_ITEM CSL_CITATION {"citationID":"aedreibs61","properties":{"formattedCitation":"(Fearon 1995)","plainCitation":"(Fearon 1995)","noteIndex":0},"citationItems":[{"id":183,"uris":["http://zotero.org/groups/2448780/items/VWC25U8W"],"uri":["http://zotero.org/groups/2448780/items/VWC25U8W"],"itemData":{"id":183,"type":"article-journal","abstract":"Realist and other scholars commonly hold that rationally led states can and sometimes do fight when no peaceful bargains exist that both would prefer to war. Against this view, I show that under very broad conditions there will exist negotiated settlements that genuinely rational states would mutually prefer to a risky and costly fight. Popular rationalist and realist explanations for war fail either to address or to explain adequately what would prevent leaders from locating a less costly bargain. Essentially just two mechanisms can resolve this puzzle on strictly rationalist terms. The first turns on the fact that states have both private information about capabilities and resolve and the incentive to misrepresent it. The second turns on the fact that in specific strategic contexts states may be unable credibly to commit to uphold a mutually preferable bargain. Historical examples suggest that both mechanisms are empirically plausible.","container-title":"International Organization","DOI":"10.1017/S0020818300033324","ISSN":"1531-5088","issue":"03","page":"379–414","source":"Cambridge Journals Online","title":"Rationalist explanations for war","volume":"49","author":[{"family":"Fearon","given":"James D."}],"issued":{"date-parts":[["1995",6]]}}}],"schema":"https://github.com/citation-style-language/schema/raw/master/csl-citation.json"} </w:instrText>
      </w:r>
      <w:r>
        <w:rPr>
          <w:lang w:val="en-US"/>
        </w:rPr>
        <w:fldChar w:fldCharType="separate"/>
      </w:r>
      <w:r w:rsidR="00A35EFD" w:rsidRPr="00A35EFD">
        <w:t>(Fearon 1995)</w:t>
      </w:r>
      <w:r>
        <w:rPr>
          <w:lang w:val="en-US"/>
        </w:rPr>
        <w:fldChar w:fldCharType="end"/>
      </w:r>
      <w:r>
        <w:rPr>
          <w:lang w:val="en-US"/>
        </w:rPr>
        <w:t xml:space="preserve">. Challenges might be discouraged by costly signals and other credible indices that demonstrate the deterrer’s willingness to respond to aggression </w:t>
      </w:r>
      <w:r>
        <w:rPr>
          <w:lang w:val="en-US"/>
        </w:rPr>
        <w:fldChar w:fldCharType="begin"/>
      </w:r>
      <w:r w:rsidR="00A35EFD">
        <w:rPr>
          <w:lang w:val="en-US"/>
        </w:rPr>
        <w:instrText xml:space="preserve"> ADDIN ZOTERO_ITEM CSL_CITATION {"citationID":"a1ahv264tv9","properties":{"formattedCitation":"(Jervis 1970; Fearon 1997)","plainCitation":"(Jervis 1970; Fearon 1997)","noteIndex":0},"citationItems":[{"id":130,"uris":["http://zotero.org/groups/2448780/items/RMAQR8BP"],"uri":["http://zotero.org/groups/2448780/items/RMAQR8BP"],"itemData":{"id":130,"type":"book","abstract":"The Description for this book, The Logic of Images in International Relations, will be forthcoming.","ISBN":"978-0-691-07532-7","language":"en","note":"Google-Books-ID: FC2JQgAACAAJ","number-of-pages":"281","publisher":"Princeton University Press","source":"Google Books","title":"The Logic of Images in International Relations","author":[{"family":"Jervis","given":"Robert"}],"issued":{"date-parts":[["1970"]]}}},{"id":182,"uris":["http://zotero.org/groups/2448780/items/HDPFDL89"],"uri":["http://zotero.org/groups/2448780/items/HDPFDL89"],"itemData":{"id":182,"type":"article-journal","abstract":"The author distinguishes between two types of costly signals that state leaders might employ in trying to credibly communicate their foreign policy interests to other states, whether in the realm of grand strategy or crisis diplomacy. Leaders might either (a) tie hands by creating audience costs that they will suffer ex post if they do not follow through on their threat or commitment (i.e., costs arising from the actions of domestic political audiences) or (b) sink costs by taking actions such as mobilizing troops that are financially costly ex ante. Analysis of a game model depicting the essentials of each case yields two principal results. First, in the games' equilibria, leaders never bluff with either type of signal; they do not incur or create costs and then fail to respond if challenged. Second, leaders do better on average by tying hands, despite the fact that the ability to do so creates a greater ex ante risk of war than does the use of sunk-cost signals. These results and the logic behind them may help explain some empirical features of international signaling, such as many crises' appearance as competitions in creating domestic political audience costs. They also generate empirical puzzles, such as why the seemingly plausible logic of inference that undermines bluffing in the model does not operate in all empirical cases.","container-title":"Journal of Conflict Resolution","DOI":"10.1177/0022002797041001004","ISSN":"0022-0027, 1552-8766","issue":"1","journalAbbreviation":"Journal of Conflict Resolution","language":"en","page":"68-90","source":"jcr.sagepub.com","title":"Signaling Foreign Policy Interests Tying Hands versus Sinking Costs","volume":"41","author":[{"family":"Fearon","given":"James D."}],"issued":{"date-parts":[["1997",2,1]]}}}],"schema":"https://github.com/citation-style-language/schema/raw/master/csl-citation.json"} </w:instrText>
      </w:r>
      <w:r>
        <w:rPr>
          <w:lang w:val="en-US"/>
        </w:rPr>
        <w:fldChar w:fldCharType="separate"/>
      </w:r>
      <w:r w:rsidR="00A35EFD" w:rsidRPr="00A35EFD">
        <w:t>(Jervis 1970; Fearon 1997)</w:t>
      </w:r>
      <w:r>
        <w:rPr>
          <w:lang w:val="en-US"/>
        </w:rPr>
        <w:fldChar w:fldCharType="end"/>
      </w:r>
      <w:r>
        <w:rPr>
          <w:lang w:val="en-US"/>
        </w:rPr>
        <w:t xml:space="preserve">. The classic problems of credible commitment have been studied extensively in the deterrence literature </w:t>
      </w:r>
      <w:r>
        <w:rPr>
          <w:lang w:val="en-US"/>
        </w:rPr>
        <w:fldChar w:fldCharType="begin"/>
      </w:r>
      <w:r w:rsidR="00827A16">
        <w:rPr>
          <w:lang w:val="en-US"/>
        </w:rPr>
        <w:instrText xml:space="preserve"> ADDIN ZOTERO_ITEM CSL_CITATION {"citationID":"a272gdoek9m","properties":{"formattedCitation":"(Schelling 1966; Powell 1991; Zagare and Kilgour 2000)","plainCitation":"(Schelling 1966; Powell 1991; Zagare and Kilgour 2000)","noteIndex":0},"citationItems":[{"id":"ddTLocpo/xyQa0qBo","uris":["http://zotero.org/users/2506258/items/P7ABFQJU"],"uri":["http://zotero.org/users/2506258/items/P7ABFQJU"],"itemData":{"id":"vJpLM2Bq/Nc3hEbu9","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98,"uris":["http://zotero.org/groups/2448780/items/TSSL5C2I"],"uri":["http://zotero.org/groups/2448780/items/TSSL5C2I"],"itemData":{"id":98,"type":"article-journal","abstract":"The problem of absolute and relative gains divides neoliberal institutionalism and structural realism. The former assumes states focus primarily on their absolute gains and emphasizes the prospects for cooperation. The latter supposes states are largely concerned with relative gains and emphasizes the prospects for conflict. Existing work in international relations theory generally traces the differences between these two theories to different assumptions about states' preferences. Using a simple game-theoretic model, this essay offers a reformulation of the problem of absolute and relative gains that links changes in the states' behavior, the feasibility of cooperation, and especially the states' concern for relative versus absolute gains explicitly to changes in the constraints facing the states. Many of the differences between neoliberal institutionalism and structural realism appear as special cases of the model.","container-title":"The American Political Science Review","DOI":"10.2307/1963947","ISSN":"0003-0554","issue":"4","journalAbbreviation":"The American Political Science Review","note":"Citation Key: powell_absolute_1991","page":"1303-1320","source":"JSTOR","title":"Absolute and Relative Gains in International Relations Theory","volume":"85","author":[{"family":"Powell","given":"Robert"}],"issued":{"date-parts":[["1991"]]}}},{"id":3,"uris":["http://zotero.org/groups/2448780/items/QNC33E46"],"uri":["http://zotero.org/groups/2448780/items/QNC33E46"],"itemData":{"id":3,"type":"book","abstract":"This book provides the first general analysis of deterrence since the end of the Cold War, offering a new approach to its assumptions, and analyzing them using non-cooperative game theory. Drawing on numerous historical examples, the authors focus on the relationship among capability, preferences, credibility, and outcomes to achieve a new understanding of threats and responses. The book's distinctive approach yields some surprising conclusions, indicating that credible threats to respond to attack can sometimes make an attack more likely, and that incredible response threats can sometimes promote peace.","ISBN":"978-0-521-78713-0","language":"en","note":"Google-Books-ID: 17J5gjsim0cC","number-of-pages":"452","publisher":"Cambridge University Press","source":"Google Books","title":"Perfect Deterrence","author":[{"family":"Zagare","given":"Frank C."},{"family":"Kilgour","given":"D. Marc"}],"issued":{"date-parts":[["2000",9,21]]}}}],"schema":"https://github.com/citation-style-language/schema/raw/master/csl-citation.json"} </w:instrText>
      </w:r>
      <w:r>
        <w:rPr>
          <w:lang w:val="en-US"/>
        </w:rPr>
        <w:fldChar w:fldCharType="separate"/>
      </w:r>
      <w:r w:rsidR="00A35EFD" w:rsidRPr="00A35EFD">
        <w:t xml:space="preserve">(Schelling 1966; </w:t>
      </w:r>
      <w:r w:rsidR="00A35EFD" w:rsidRPr="00A35EFD">
        <w:lastRenderedPageBreak/>
        <w:t>Powell 1991; Zagare and Kilgour 2000)</w:t>
      </w:r>
      <w:r>
        <w:rPr>
          <w:lang w:val="en-US"/>
        </w:rPr>
        <w:fldChar w:fldCharType="end"/>
      </w:r>
      <w:r>
        <w:rPr>
          <w:lang w:val="en-US"/>
        </w:rPr>
        <w:t xml:space="preserve">. Estimating deterrence credibility, and cultivating a reputation for resolve to influence others estimates, are notoriously difficult problems fraught with dangers of deterrence failure </w:t>
      </w:r>
      <w:r>
        <w:rPr>
          <w:lang w:val="en-US"/>
        </w:rPr>
        <w:fldChar w:fldCharType="begin"/>
      </w:r>
      <w:r w:rsidR="00A35EFD">
        <w:rPr>
          <w:lang w:val="en-US"/>
        </w:rPr>
        <w:instrText xml:space="preserve"> ADDIN ZOTERO_ITEM CSL_CITATION {"citationID":"akvqihkc80","properties":{"formattedCitation":"(Mercer 1996; Press 2007; Yarhi-Milo 2018)","plainCitation":"(Mercer 1996; Press 2007; Yarhi-Milo 2018)","noteIndex":0},"citationItems":[{"id":244,"uris":["http://zotero.org/groups/2448780/items/52JJ3FKN"],"uri":["http://zotero.org/groups/2448780/items/52JJ3FKN"],"itemData":{"id":244,"type":"book","abstract":"By approaching an important foreign policy issue from a new angle, Jonathan Mercer comes to a startling, controversial discovery: a nation's reputation is not worth fighting for. He presents a comprehensive examination of what defines a reputation, when it is likely to emerge in international politics, and with what consequences.Mercer examines reputation formation in a series of crises before World War I, testing competing arguments—one from deterrence theory, the other from social psychology—to see which better predicts and explains how reputations form. He extends his findings to address contemporary crises such as the Gulf War, and considers how culture, gender, and nuclear weapons affect reputation. Throughout history, wars have been fought in the name of reputation. Mercer rebuts this politically powerful argument, shows that reputations form differently than we thought, and offers policy advice to decision-makers.","ISBN":"978-0-8014-7489-7","language":"en","note":"Google-Books-ID: FEF0CS_QCuoC","number-of-pages":"256","publisher":"Cornell University Press","source":"Google Books","title":"Reputation and International Politics","author":[{"family":"Mercer","given":"Jonathan"}],"issued":{"date-parts":[["1996"]]}}},{"id":89,"uris":["http://zotero.org/groups/2448780/items/K7C7P8QY"],"uri":["http://zotero.org/groups/2448780/items/K7C7P8QY"],"itemData":{"id":89,"type":"book","abstract":"Calculating Credibility examines--and ultimately rejects--a fundamental belief held by laypeople and the makers of American foreign policy: the notion that backing down during a crisis reduces a country's future credibility. Fear of diminished credibility motivated America's costly participation in the Korean and Vietnam wars, and, since the end of the Cold War, this concern has continued to guide American policy decisions. Daryl G. Press uses historical evidence, including declassified documents, to answer two crucial questions: When a country backs down in a crisis, does its credibility suffer? How do leaders assess their adversaries' credibility? Press illuminates the decision-making processes behind events such as the crises in Europe that preceded World War II, the superpower showdowns over Berlin in the 1950s and 60s, and the Cuban Missile Crisis. When leaders face the prospect of high-stakes military conflicts, Press shows, they do not assess their adversaries' credibility by peering into their opponents' past and evaluating their history of keeping or breaking commitments. Power and interests in the current crisis--not past actions--determine the credibility of a threat. Press demonstrates that threats are credible only if backed by sufficient power and only if pursuing important interests. Press believes that Washington's obsession with the dangers of backing down has made U.S. foreign policy unnecessarily rigid. In every competitive environment--sports, gambling, warfare--competitors use feints and bluffs to tremendous advantage. Understanding the real sources of credibility, Press asserts, would permit a more flexible, and more effective, foreign policy.","ISBN":"978-0-8014-7415-6","language":"en","note":"Google-Books-ID: 9RnmEd581a8C","number-of-pages":"244","publisher":"Cornell University Press","source":"Google Books","title":"Calculating Credibility: How Leaders Assess Military Threats","title-short":"Calculating Credibility","author":[{"family":"Press","given":"Daryl G."}],"issued":{"date-parts":[["2007"]]}}},{"id":20,"uris":["http://zotero.org/groups/2448780/items/C2HLXCWW"],"uri":["http://zotero.org/groups/2448780/items/C2HLXCWW"],"itemData":{"id":20,"type":"book","abstract":"How psychology explains why a leader is willing to use military force to protect or salvage reputationIn Who Fights for Reputation, Keren Yarhi-Milo provides an original framework, based on insights from psychology, to explain why some political leaders are more willing to use military force to defend their reputation than others. Rather than focusing on a leader's background, beliefs, bargaining skills, or biases, Yarhi-Milo draws a systematic link between a trait called self-monitoring and foreign policy behavior. She examines self-monitoring among national leaders and advisers and shows that while high self-monitors modify their behavior strategically to cultivate image-enhancing status, low self-monitors are less likely to change their behavior in response to reputation concerns.Exploring self-monitoring through case studies of foreign policy crises during the terms of U.S. presidents Carter, Reagan, and Clinton, Yarhi-Milo disproves the notion that hawks are always more likely than doves to fight for reputation. Instead, Yarhi-Milo demonstrates that a decision maker's propensity for impression management is directly associated with the use of force to restore a reputation for resolve on the international stage.Who Fights for Reputation offers a brand-new understanding of the pivotal influence that psychological factors have on political leadership, military engagement, and the protection of public prestige.","ISBN":"978-0-691-18128-8","language":"en","note":"Google-Books-ID: oViYDwAAQBAJ","number-of-pages":"376","publisher":"Princeton University Press","source":"Google Books","title":"Who Fights for Reputation: The Psychology of Leaders in International Conflict","title-short":"Who Fights for Reputation","author":[{"family":"Yarhi-Milo","given":"Keren"}],"issued":{"date-parts":[["2018",9,11]]}}}],"schema":"https://github.com/citation-style-language/schema/raw/master/csl-citation.json"} </w:instrText>
      </w:r>
      <w:r>
        <w:rPr>
          <w:lang w:val="en-US"/>
        </w:rPr>
        <w:fldChar w:fldCharType="separate"/>
      </w:r>
      <w:r w:rsidR="00A35EFD" w:rsidRPr="00A35EFD">
        <w:t>(Mercer 1996; Press 2007; Yarhi-Milo 2018)</w:t>
      </w:r>
      <w:r>
        <w:rPr>
          <w:lang w:val="en-US"/>
        </w:rPr>
        <w:fldChar w:fldCharType="end"/>
      </w:r>
      <w:r>
        <w:rPr>
          <w:lang w:val="en-US"/>
        </w:rPr>
        <w:t>.</w:t>
      </w:r>
    </w:p>
    <w:p w14:paraId="1C0C1F9B" w14:textId="169FABE8" w:rsidR="0078343A" w:rsidRDefault="007878F0">
      <w:pPr>
        <w:pStyle w:val="Newparagraph"/>
        <w:rPr>
          <w:lang w:val="en-US"/>
        </w:rPr>
      </w:pPr>
      <w:r>
        <w:rPr>
          <w:lang w:val="en-US"/>
        </w:rPr>
        <w:t xml:space="preserve">If conflict can vary continuously between peace and war, and revisionist resolve can be lesser or greater, then it also makes sense to treat deterrence success and failure as </w:t>
      </w:r>
      <w:r w:rsidR="00AC6A22">
        <w:rPr>
          <w:lang w:val="en-US"/>
        </w:rPr>
        <w:t xml:space="preserve">a </w:t>
      </w:r>
      <w:r>
        <w:rPr>
          <w:lang w:val="en-US"/>
        </w:rPr>
        <w:t xml:space="preserve">continuous variable, where deterrer credibility can be higher or lower. Indeed, these concepts are interrelated. Resolve in general is the willingness to pay for a desired outcome. Revisionist resolve encompasses the willingness to pay the costs of aggression and to run risks of escalation. Clearly the target (and its allies) influence the magnitude of these costs and risks. The expected costs of challenging a highly credible and capable defender must be much higher than the prospective costs of calling an irresolute bluff. </w:t>
      </w:r>
    </w:p>
    <w:p w14:paraId="18253E93" w14:textId="55AA77F0" w:rsidR="0078343A" w:rsidRDefault="007878F0">
      <w:pPr>
        <w:pStyle w:val="Newparagraph"/>
        <w:rPr>
          <w:lang w:val="en-US"/>
        </w:rPr>
      </w:pPr>
      <w:r>
        <w:rPr>
          <w:lang w:val="en-US"/>
        </w:rPr>
        <w:t xml:space="preserve">This leads to our primary hypothesis: the scope and intensity of limited conflict should vary proportionally with the resolve of the revisionist and inversely with the credibility of deterrence. Credible deterrence places an upper bound on gray zone conflict. Where deterrence is credible, initiators are only willing to engage in low-cost, low-risk means </w:t>
      </w:r>
      <w:r w:rsidR="00AC6A22">
        <w:rPr>
          <w:lang w:val="en-US"/>
        </w:rPr>
        <w:t xml:space="preserve">of </w:t>
      </w:r>
      <w:r>
        <w:rPr>
          <w:lang w:val="en-US"/>
        </w:rPr>
        <w:t xml:space="preserve">aggression, even if </w:t>
      </w:r>
      <w:r w:rsidR="00AC6A22">
        <w:rPr>
          <w:lang w:val="en-US"/>
        </w:rPr>
        <w:t xml:space="preserve">that is </w:t>
      </w:r>
      <w:r>
        <w:rPr>
          <w:lang w:val="en-US"/>
        </w:rPr>
        <w:t xml:space="preserve">unlikely to be effective. As deterrence becomes less credible, and as initiators care more about the stakes of the conflict, for whatever reason, they have more freedom to </w:t>
      </w:r>
      <w:r w:rsidR="00AC6A22">
        <w:rPr>
          <w:lang w:val="en-US"/>
        </w:rPr>
        <w:t xml:space="preserve">choose whatever amount of </w:t>
      </w:r>
      <w:r>
        <w:rPr>
          <w:lang w:val="en-US"/>
        </w:rPr>
        <w:t xml:space="preserve">force </w:t>
      </w:r>
      <w:r w:rsidR="00AC6A22">
        <w:rPr>
          <w:lang w:val="en-US"/>
        </w:rPr>
        <w:t xml:space="preserve">is needed </w:t>
      </w:r>
      <w:r>
        <w:rPr>
          <w:lang w:val="en-US"/>
        </w:rPr>
        <w:t xml:space="preserve">to get the job done as they see fit. </w:t>
      </w:r>
    </w:p>
    <w:p w14:paraId="67DE48E5" w14:textId="78F095EE" w:rsidR="0078343A" w:rsidRDefault="007878F0">
      <w:pPr>
        <w:pStyle w:val="Newparagraph"/>
      </w:pPr>
      <w:r>
        <w:rPr>
          <w:lang w:val="en-US"/>
        </w:rPr>
        <w:t xml:space="preserve">We also posit a secondary hypothesis that allows us to operationalize the primary one. Namely, we expect the credibility of deterrence to vary along a geographical gradient analogous to the military loss of strength gradient </w:t>
      </w:r>
      <w:r>
        <w:fldChar w:fldCharType="begin"/>
      </w:r>
      <w:r w:rsidR="00827A16">
        <w:instrText xml:space="preserve"> ADDIN ZOTERO_ITEM CSL_CITATION {"citationID":"a69dm43k3f","properties":{"formattedCitation":"(Boulding 1962)","plainCitation":"(Boulding 1962)","noteIndex":0},"citationItems":[{"id":"ddTLocpo/lszcCif8","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fldChar w:fldCharType="separate"/>
      </w:r>
      <w:bookmarkStart w:id="164" w:name="__Fieldmark__1456_600513872"/>
      <w:r>
        <w:rPr>
          <w:lang w:val="en-US"/>
        </w:rPr>
        <w:t>(Boulding 1962)</w:t>
      </w:r>
      <w:r>
        <w:fldChar w:fldCharType="end"/>
      </w:r>
      <w:bookmarkEnd w:id="164"/>
      <w:r>
        <w:rPr>
          <w:lang w:val="en-US"/>
        </w:rPr>
        <w:t xml:space="preserve">. Geography is not the focus of this article, per se, but we use it here to instrument variation in the strength of deterrence. This in turn </w:t>
      </w:r>
      <w:r>
        <w:rPr>
          <w:lang w:val="en-US"/>
        </w:rPr>
        <w:lastRenderedPageBreak/>
        <w:t>enables us to examine arguments about the relationship between deterrence and gray zone conflict in the next section. If gray zone conflict is something other than a second-best response to credible deterrence, then we should not expect to see any geographical pattern in its distribution. If, however, conflict severity is bounded by deterrence, then we should see more intense aggression in areas where deterrence is less credible. An empirical gradient of gray zone conflict inversely correlated with deterrence credibility would increase confidence in our hypothesis.</w:t>
      </w:r>
    </w:p>
    <w:p w14:paraId="559F5B92" w14:textId="215785DC" w:rsidR="0078343A" w:rsidRDefault="007878F0">
      <w:pPr>
        <w:pStyle w:val="Newparagraph"/>
      </w:pPr>
      <w:r>
        <w:rPr>
          <w:lang w:val="en-US"/>
        </w:rPr>
        <w:t xml:space="preserve">The traditional loss-of-strength gradient emphasizes only military capabilities. All things being equal, a state requires more supplies and troops to achieve the same concentration of force further from its border. Distant deployments extend supply lines and expose flanks. An army may also lack sympathetic populations and local knowledge in “contested zones” far from home </w:t>
      </w:r>
      <w:r>
        <w:fldChar w:fldCharType="begin"/>
      </w:r>
      <w:r w:rsidR="00827A16">
        <w:instrText xml:space="preserve"> ADDIN ZOTERO_ITEM CSL_CITATION {"citationID":"ajatrvshl","properties":{"formattedCitation":"(Posen 2003)","plainCitation":"(Posen 2003)","noteIndex":0},"citationItems":[{"id":"ddTLocpo/mlcZCBrS","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schema":"https://github.com/citation-style-language/schema/raw/master/csl-citation.json"} </w:instrText>
      </w:r>
      <w:r>
        <w:fldChar w:fldCharType="separate"/>
      </w:r>
      <w:bookmarkStart w:id="165" w:name="__Fieldmark__1479_600513872"/>
      <w:r>
        <w:rPr>
          <w:lang w:val="en-US"/>
        </w:rPr>
        <w:t>(Posen 2003)</w:t>
      </w:r>
      <w:r>
        <w:fldChar w:fldCharType="end"/>
      </w:r>
      <w:bookmarkEnd w:id="165"/>
      <w:r>
        <w:rPr>
          <w:lang w:val="en-US"/>
        </w:rPr>
        <w:t xml:space="preserve">. The loss of strength can be partially offset by basing and mobility but not eliminated due to the enduring vulnerabilities of naval power and frictions with host nations </w:t>
      </w:r>
      <w:r>
        <w:fldChar w:fldCharType="begin"/>
      </w:r>
      <w:r w:rsidR="00827A16">
        <w:instrText xml:space="preserve"> ADDIN ZOTERO_ITEM CSL_CITATION {"citationID":"aq9gmtvnnh","properties":{"formattedCitation":"(Corbett 1911)","plainCitation":"(Corbett 1911)","noteIndex":0},"citationItems":[{"id":"ddTLocpo/c17fkpYs","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 </w:instrText>
      </w:r>
      <w:r>
        <w:fldChar w:fldCharType="separate"/>
      </w:r>
      <w:bookmarkStart w:id="166" w:name="__Fieldmark__1484_600513872"/>
      <w:r>
        <w:rPr>
          <w:lang w:val="en-US"/>
        </w:rPr>
        <w:t>(Corbett 1911)</w:t>
      </w:r>
      <w:r>
        <w:fldChar w:fldCharType="end"/>
      </w:r>
      <w:bookmarkEnd w:id="166"/>
      <w:r>
        <w:rPr>
          <w:lang w:val="en-US"/>
        </w:rPr>
        <w:t xml:space="preserve">. Insofar as military power is affected by a loss of strength gradient, deterrence that relies on military power should also decay in distance. </w:t>
      </w:r>
      <w:r w:rsidR="00AC6A22">
        <w:rPr>
          <w:lang w:val="en-US"/>
        </w:rPr>
        <w:t>M</w:t>
      </w:r>
      <w:r>
        <w:rPr>
          <w:lang w:val="en-US"/>
        </w:rPr>
        <w:t xml:space="preserve">ilitary capabilities—the power to hurt—are only one component of deterrence, however. The willingness to use them—resolve—is also important. </w:t>
      </w:r>
    </w:p>
    <w:p w14:paraId="5D88DCD5" w14:textId="248DCE8E" w:rsidR="0078343A" w:rsidRDefault="007878F0">
      <w:pPr>
        <w:pStyle w:val="Newparagraph"/>
      </w:pPr>
      <w:r>
        <w:rPr>
          <w:lang w:val="en-US"/>
        </w:rPr>
        <w:t xml:space="preserve">Nevertheless, there are reasons to believe that resolve might co-vary with capabilities along a geographical gradient. All things being equal, states likely care more about regional issues that more directly affect their populations than about events far from home. Defenders will be more resolved to resist aggression on their borders, and attackers campaigning from distant shores will are less so. Alliances with neighboring states should similarly be more credible since patrons are generally more willing to defend a proximate client </w:t>
      </w:r>
      <w:r>
        <w:fldChar w:fldCharType="begin"/>
      </w:r>
      <w:r w:rsidR="00827A16">
        <w:instrText xml:space="preserve"> ADDIN ZOTERO_ITEM CSL_CITATION {"citationID":"a2p93eolt1q","properties":{"formattedCitation":"(Bak 2018)","plainCitation":"(Bak 2018)","noteIndex":0},"citationItems":[{"id":"ddTLocpo/abA8KG0w","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fldChar w:fldCharType="separate"/>
      </w:r>
      <w:bookmarkStart w:id="167" w:name="__Fieldmark__1508_600513872"/>
      <w:r>
        <w:rPr>
          <w:lang w:val="en-US"/>
        </w:rPr>
        <w:t>(</w:t>
      </w:r>
      <w:bookmarkStart w:id="168" w:name="__Fieldmark__651_4284355980"/>
      <w:r>
        <w:rPr>
          <w:lang w:val="en-US"/>
        </w:rPr>
        <w:t>B</w:t>
      </w:r>
      <w:bookmarkStart w:id="169" w:name="__Fieldmark__795_1735709817"/>
      <w:r>
        <w:rPr>
          <w:lang w:val="en-US"/>
        </w:rPr>
        <w:t>ak 2018)</w:t>
      </w:r>
      <w:r>
        <w:fldChar w:fldCharType="end"/>
      </w:r>
      <w:bookmarkEnd w:id="167"/>
      <w:bookmarkEnd w:id="168"/>
      <w:bookmarkEnd w:id="169"/>
      <w:r>
        <w:rPr>
          <w:lang w:val="en-US"/>
        </w:rPr>
        <w:t xml:space="preserve">. Conversely, </w:t>
      </w:r>
      <w:r>
        <w:rPr>
          <w:lang w:val="en-US"/>
        </w:rPr>
        <w:lastRenderedPageBreak/>
        <w:t xml:space="preserve">commitments should be less credible with distance as well, as patrons are more likely to fear entrapment by distant allies who have stronger local interests </w:t>
      </w:r>
      <w:r>
        <w:fldChar w:fldCharType="begin"/>
      </w:r>
      <w:r w:rsidR="00827A16">
        <w:instrText xml:space="preserve"> ADDIN ZOTERO_ITEM CSL_CITATION {"citationID":"a1f3rrpqcir","properties":{"formattedCitation":"(Christensen and Snyder 1990)","plainCitation":"(Christensen and Snyder 1990)","noteIndex":0},"citationItems":[{"id":"ddTLocpo/YJbwAcgM","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fldChar w:fldCharType="separate"/>
      </w:r>
      <w:bookmarkStart w:id="170" w:name="__Fieldmark__1522_600513872"/>
      <w:r>
        <w:rPr>
          <w:lang w:val="en-US"/>
        </w:rPr>
        <w:t>(</w:t>
      </w:r>
      <w:bookmarkStart w:id="171" w:name="__Fieldmark__658_4284355980"/>
      <w:r>
        <w:rPr>
          <w:lang w:val="en-US"/>
        </w:rPr>
        <w:t>C</w:t>
      </w:r>
      <w:bookmarkStart w:id="172" w:name="__Fieldmark__807_1735709817"/>
      <w:r>
        <w:rPr>
          <w:lang w:val="en-US"/>
        </w:rPr>
        <w:t>hristensen and Snyder 1990)</w:t>
      </w:r>
      <w:r>
        <w:fldChar w:fldCharType="end"/>
      </w:r>
      <w:bookmarkEnd w:id="170"/>
      <w:bookmarkEnd w:id="171"/>
      <w:bookmarkEnd w:id="172"/>
      <w:r>
        <w:rPr>
          <w:lang w:val="en-US"/>
        </w:rPr>
        <w:t xml:space="preserve">. While NATO security guarantees nominally cover all 29 member states equally, the 12 founding members in Western Europe and North America are arguably more confident in this commitment </w:t>
      </w:r>
      <w:r>
        <w:fldChar w:fldCharType="begin"/>
      </w:r>
      <w:r w:rsidR="00827A16">
        <w:instrText xml:space="preserve"> ADDIN ZOTERO_ITEM CSL_CITATION {"citationID":"a2ka94ahgt7","properties":{"formattedCitation":"(J. George and Sandler 2018)","plainCitation":"(J. George and Sandler 2018)","noteIndex":0},"citationItems":[{"id":"ddTLocpo/k1JsrBWY","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fldChar w:fldCharType="separate"/>
      </w:r>
      <w:bookmarkStart w:id="173" w:name="__Fieldmark__1533_600513872"/>
      <w:r>
        <w:rPr>
          <w:lang w:val="en-US"/>
        </w:rPr>
        <w:t>(</w:t>
      </w:r>
      <w:bookmarkStart w:id="174" w:name="__Fieldmark__665_4284355980"/>
      <w:r>
        <w:rPr>
          <w:lang w:val="en-US"/>
        </w:rPr>
        <w:t>J</w:t>
      </w:r>
      <w:bookmarkStart w:id="175" w:name="__Fieldmark__815_1735709817"/>
      <w:r>
        <w:rPr>
          <w:lang w:val="en-US"/>
        </w:rPr>
        <w:t>. George and Sandler 2018)</w:t>
      </w:r>
      <w:r>
        <w:fldChar w:fldCharType="end"/>
      </w:r>
      <w:bookmarkEnd w:id="173"/>
      <w:bookmarkEnd w:id="174"/>
      <w:bookmarkEnd w:id="175"/>
      <w:r>
        <w:rPr>
          <w:lang w:val="en-US"/>
        </w:rPr>
        <w:t xml:space="preserve">. Indeed, recent Eastern European entrants have questioned NATO resolve. Eastern European members also appear to have greater need of protection, given that Russia is both more interested in, and better able to control, territory near its borders </w:t>
      </w:r>
      <w:r>
        <w:fldChar w:fldCharType="begin"/>
      </w:r>
      <w:r w:rsidR="00827A16">
        <w:instrText xml:space="preserve"> ADDIN ZOTERO_ITEM CSL_CITATION {"citationID":"a1eunve42nh","properties":{"formattedCitation":"(Matl\\uc0\\u225{}ry 2014)","plainCitation":"(Matláry 2014)","noteIndex":0},"citationItems":[{"id":"ddTLocpo/CYVEeO9z","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fldChar w:fldCharType="separate"/>
      </w:r>
      <w:bookmarkStart w:id="176" w:name="__Fieldmark__1544_600513872"/>
      <w:r>
        <w:rPr>
          <w:lang w:val="en-US"/>
        </w:rPr>
        <w:t>(</w:t>
      </w:r>
      <w:bookmarkStart w:id="177" w:name="__Fieldmark__672_4284355980"/>
      <w:r>
        <w:rPr>
          <w:lang w:val="en-US"/>
        </w:rPr>
        <w:t>M</w:t>
      </w:r>
      <w:bookmarkStart w:id="178" w:name="__Fieldmark__824_1735709817"/>
      <w:r>
        <w:rPr>
          <w:lang w:val="en-US"/>
        </w:rPr>
        <w:t>atláry 2014)</w:t>
      </w:r>
      <w:r>
        <w:fldChar w:fldCharType="end"/>
      </w:r>
      <w:bookmarkEnd w:id="176"/>
      <w:bookmarkEnd w:id="177"/>
      <w:bookmarkEnd w:id="178"/>
      <w:r>
        <w:rPr>
          <w:lang w:val="en-US"/>
        </w:rPr>
        <w:t xml:space="preserve">. Cyber operations are less constrained by distance, and deterrence is notoriously hard in cyberspace, at least for low-intensity espionage and harassment </w:t>
      </w:r>
      <w:r>
        <w:fldChar w:fldCharType="begin"/>
      </w:r>
      <w:r w:rsidR="00827A16">
        <w:instrText xml:space="preserve"> ADDIN ZOTERO_ITEM CSL_CITATION {"citationID":"a13ll5jkaqh","properties":{"formattedCitation":"(Lindsay 2013; Gartzke and Lindsay 2015)","plainCitation":"(Lindsay 2013; Gartzke and Lindsay 2015)","noteIndex":0},"citationItems":[{"id":"ddTLocpo/bHF4bvFm","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ddTLocpo/cVOWqky6","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schema":"https://github.com/citation-style-language/schema/raw/master/csl-citation.json"} </w:instrText>
      </w:r>
      <w:r>
        <w:fldChar w:fldCharType="separate"/>
      </w:r>
      <w:bookmarkStart w:id="179" w:name="__Fieldmark__1557_600513872"/>
      <w:r w:rsidR="00A35EFD" w:rsidRPr="00A35EFD">
        <w:t>(Lindsay 2013; Gartzke and Lindsay 2015)</w:t>
      </w:r>
      <w:r>
        <w:fldChar w:fldCharType="end"/>
      </w:r>
      <w:bookmarkEnd w:id="179"/>
      <w:r>
        <w:rPr>
          <w:lang w:val="en-US"/>
        </w:rPr>
        <w:t xml:space="preserve">. At the same time, cyber conflict tends to be empirically concentrated along the fault-lines of local rivalries </w:t>
      </w:r>
      <w:r>
        <w:fldChar w:fldCharType="begin"/>
      </w:r>
      <w:r w:rsidR="00827A16">
        <w:instrText xml:space="preserve"> ADDIN ZOTERO_ITEM CSL_CITATION {"citationID":"a5e5enk5gg","properties":{"formattedCitation":"(Valeriano and Maness 2014)","plainCitation":"(Valeriano and Maness 2014)","noteIndex":0},"citationItems":[{"id":"ddTLocpo/jgfb51Q1","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separate"/>
      </w:r>
      <w:bookmarkStart w:id="180" w:name="__Fieldmark__1562_600513872"/>
      <w:r>
        <w:rPr>
          <w:lang w:val="en-US"/>
        </w:rPr>
        <w:t>(Valeriano and Maness 2014)</w:t>
      </w:r>
      <w:r>
        <w:fldChar w:fldCharType="end"/>
      </w:r>
      <w:bookmarkEnd w:id="180"/>
      <w:r>
        <w:rPr>
          <w:lang w:val="en-US"/>
        </w:rPr>
        <w:t xml:space="preserve"> because it emerges as a complement for more terrestrial concerns.  </w:t>
      </w:r>
    </w:p>
    <w:p w14:paraId="668CCDB0" w14:textId="77777777" w:rsidR="0078343A" w:rsidRDefault="007878F0">
      <w:pPr>
        <w:pStyle w:val="Newparagraph"/>
        <w:rPr>
          <w:lang w:val="en-US"/>
        </w:rPr>
      </w:pPr>
      <w:r>
        <w:rPr>
          <w:lang w:val="en-US"/>
        </w:rPr>
        <w:t xml:space="preserve">We are not arguing that geography causes deterrence directly, but simply that it is a convenient proxy for other factors that do. To operationalize our hypothesis for the case of Russia and NATO, we expect Western resolve and capability to decrease from West to East while Russian resolve and capability increases. The distribution of Russian aggression, accordingly, should tend include more types and more intensity of conflict as the constraints of deterrence are relaxed. </w:t>
      </w:r>
    </w:p>
    <w:p w14:paraId="42BBD1DF" w14:textId="77777777" w:rsidR="0078343A" w:rsidRDefault="007878F0">
      <w:pPr>
        <w:pStyle w:val="Heading2"/>
        <w:spacing w:before="0" w:after="200"/>
        <w:ind w:right="10"/>
        <w:rPr>
          <w:lang w:val="en-US"/>
        </w:rPr>
      </w:pPr>
      <w:r>
        <w:rPr>
          <w:lang w:val="en-US"/>
        </w:rPr>
        <w:t>A Note on Third Parties</w:t>
      </w:r>
    </w:p>
    <w:p w14:paraId="3A6F384C" w14:textId="6CE2AD68" w:rsidR="0078343A" w:rsidRDefault="007878F0">
      <w:pPr>
        <w:pStyle w:val="Newparagraph"/>
        <w:ind w:firstLine="0"/>
      </w:pPr>
      <w:r>
        <w:rPr>
          <w:lang w:val="en-US"/>
        </w:rPr>
        <w:t xml:space="preserve">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w:t>
      </w:r>
      <w:r>
        <w:rPr>
          <w:lang w:val="en-US"/>
        </w:rPr>
        <w:lastRenderedPageBreak/>
        <w:t>zone conflict.</w:t>
      </w:r>
      <w:r>
        <w:rPr>
          <w:rStyle w:val="FootnoteAnchor"/>
          <w:lang w:val="en-US"/>
        </w:rPr>
        <w:footnoteReference w:id="2"/>
      </w:r>
      <w:r>
        <w:rPr>
          <w:lang w:val="en-US"/>
        </w:rPr>
        <w:t xml:space="preserve"> That is, a target’s allies can be treated as part of the target’s capabilities, discounted by the level of commitment (or disunity) in an alliance. </w:t>
      </w:r>
      <w:r w:rsidR="00AC6A22">
        <w:rPr>
          <w:lang w:val="en-US"/>
        </w:rPr>
        <w:t xml:space="preserve">Lanoszka </w:t>
      </w:r>
      <w:r w:rsidR="00AC6A22">
        <w:fldChar w:fldCharType="begin"/>
      </w:r>
      <w:r w:rsidR="00827A16">
        <w:instrText xml:space="preserve"> ADDIN ZOTERO_ITEM CSL_CITATION {"citationID":"a24dvm6c6h4","properties":{"formattedCitation":"(Lanoszka 2016)","plainCitation":"(Lanoszka 2016)","dontUpdate":true,"noteIndex":0},"citationItems":[{"id":"ddTLocpo/BKMeV9UF","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rsidR="00AC6A22">
        <w:fldChar w:fldCharType="separate"/>
      </w:r>
      <w:bookmarkStart w:id="184" w:name="__Fieldmark__1602_600513872"/>
      <w:r w:rsidR="00AC6A22">
        <w:rPr>
          <w:lang w:val="en-US"/>
        </w:rPr>
        <w:t>(2016)</w:t>
      </w:r>
      <w:bookmarkStart w:id="185" w:name="__Fieldmark__743_4284355980"/>
      <w:bookmarkStart w:id="186" w:name="__Fieldmark__906_1735709817"/>
      <w:bookmarkEnd w:id="185"/>
      <w:bookmarkEnd w:id="186"/>
      <w:r w:rsidR="00AC6A22">
        <w:fldChar w:fldCharType="end"/>
      </w:r>
      <w:bookmarkEnd w:id="184"/>
      <w:r w:rsidR="00AC6A22">
        <w:t xml:space="preserve"> </w:t>
      </w:r>
      <w:r>
        <w:rPr>
          <w:lang w:val="en-US"/>
        </w:rPr>
        <w:t>argues that a gray zone initiator must have escalation dominance over the target, e.g., Russia has more capability at every rung of the escalation ladder than Ukraine or Lithuania. His argument appears to run counter to our deterrence story until the weaker state is considered together with its powerful protector(s). Russia may not be deterred by the Ukrainian military directly, but it calibrates its actions to avoid triggering a confrontation with NATO. More actors may be considered “capable” in this sense than if assessed in purely bilateral terms.</w:t>
      </w:r>
    </w:p>
    <w:p w14:paraId="57CF7EBE" w14:textId="22FC3A33" w:rsidR="0078343A" w:rsidRDefault="007878F0">
      <w:pPr>
        <w:pStyle w:val="Newparagraph"/>
      </w:pPr>
      <w:r>
        <w:rPr>
          <w:lang w:val="en-US"/>
        </w:rPr>
        <w:t xml:space="preserve">Importantly, alliances, commitment mechanisms, and other attempts to aggregate capabilities are often explicitly or implicitly designed to generate deterrence by reducing agency (autonomy) on the part of individual participants, making them behave more like a single unit </w:t>
      </w:r>
      <w:r>
        <w:fldChar w:fldCharType="begin"/>
      </w:r>
      <w:r w:rsidR="00827A16">
        <w:instrText xml:space="preserve"> ADDIN ZOTERO_ITEM CSL_CITATION {"citationID":"a24hmj54nhk","properties":{"formattedCitation":"(Sobek and Clare 2013)","plainCitation":"(Sobek and Clare 2013)","noteIndex":0},"citationItems":[{"id":"ddTLocpo/HVuqwfNO","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fldChar w:fldCharType="separate"/>
      </w:r>
      <w:bookmarkStart w:id="187" w:name="__Fieldmark__1615_600513872"/>
      <w:r>
        <w:rPr>
          <w:lang w:val="en-US"/>
        </w:rPr>
        <w:t>(</w:t>
      </w:r>
      <w:bookmarkStart w:id="188" w:name="__Fieldmark__753_4284355980"/>
      <w:r>
        <w:rPr>
          <w:lang w:val="en-US"/>
        </w:rPr>
        <w:t>S</w:t>
      </w:r>
      <w:bookmarkStart w:id="189" w:name="__Fieldmark__922_1735709817"/>
      <w:r>
        <w:rPr>
          <w:lang w:val="en-US"/>
        </w:rPr>
        <w:t>obek and Clare 2013)</w:t>
      </w:r>
      <w:r>
        <w:fldChar w:fldCharType="end"/>
      </w:r>
      <w:bookmarkEnd w:id="187"/>
      <w:bookmarkEnd w:id="188"/>
      <w:bookmarkEnd w:id="189"/>
      <w:r>
        <w:rPr>
          <w:lang w:val="en-US"/>
        </w:rPr>
        <w:t xml:space="preserve">. Deterrence works if an ally might respond to a given provocation, but friction between them complicates deterrence effectiveness </w:t>
      </w:r>
      <w:r>
        <w:fldChar w:fldCharType="begin"/>
      </w:r>
      <w:r w:rsidR="00827A16">
        <w:instrText xml:space="preserve"> ADDIN ZOTERO_ITEM CSL_CITATION {"citationID":"av13ko0h0b","properties":{"formattedCitation":"(Danilovic 2001)","plainCitation":"(Danilovic 2001)","noteIndex":0},"citationItems":[{"id":"ddTLocpo/uyXIpJmx","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schema":"https://github.com/citation-style-language/schema/raw/master/csl-citation.json"} </w:instrText>
      </w:r>
      <w:r>
        <w:fldChar w:fldCharType="separate"/>
      </w:r>
      <w:bookmarkStart w:id="190" w:name="__Fieldmark__1626_600513872"/>
      <w:r>
        <w:rPr>
          <w:lang w:val="en-US"/>
        </w:rPr>
        <w:t>(</w:t>
      </w:r>
      <w:bookmarkStart w:id="191" w:name="__Fieldmark__760_4284355980"/>
      <w:r>
        <w:rPr>
          <w:lang w:val="en-US"/>
        </w:rPr>
        <w:t>D</w:t>
      </w:r>
      <w:bookmarkStart w:id="192" w:name="__Fieldmark__928_1735709817"/>
      <w:r>
        <w:rPr>
          <w:lang w:val="en-US"/>
        </w:rPr>
        <w:t>anilovic 2001)</w:t>
      </w:r>
      <w:r>
        <w:fldChar w:fldCharType="end"/>
      </w:r>
      <w:bookmarkEnd w:id="190"/>
      <w:bookmarkEnd w:id="191"/>
      <w:bookmarkEnd w:id="192"/>
      <w:r>
        <w:rPr>
          <w:lang w:val="en-US"/>
        </w:rPr>
        <w:t xml:space="preserve">. Indeed, misalignment of interests within an alliance (or domestic civil politics) can serve to weaken deterrence and provide opportunities for gray zone intervention. </w:t>
      </w:r>
    </w:p>
    <w:p w14:paraId="4E3E35A2" w14:textId="1E69215A" w:rsidR="0078343A" w:rsidRDefault="007878F0">
      <w:pPr>
        <w:pStyle w:val="Newparagraph"/>
      </w:pPr>
      <w:r>
        <w:rPr>
          <w:lang w:val="en-US"/>
        </w:rPr>
        <w:t xml:space="preserve">Conflict initiators can similarly rely on proxies to complicate the deterrence calculus. Ambiguity regarding responsibility for an attack makes a retaliatory response less likely, especially if the target is looking for reasons not to retaliate </w:t>
      </w:r>
      <w:r>
        <w:fldChar w:fldCharType="begin"/>
      </w:r>
      <w:r w:rsidR="00827A16">
        <w:instrText xml:space="preserve"> ADDIN ZOTERO_ITEM CSL_CITATION {"citationID":"arm41ds8ct","properties":{"formattedCitation":"(Borghard and Lonergan 2017)","plainCitation":"(Borghard and Lonergan 2017)","noteIndex":0},"citationItems":[{"id":"ddTLocpo/O8wqR0no","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 </w:instrText>
      </w:r>
      <w:r>
        <w:fldChar w:fldCharType="separate"/>
      </w:r>
      <w:bookmarkStart w:id="193" w:name="__Fieldmark__1639_600513872"/>
      <w:r>
        <w:rPr>
          <w:lang w:val="en-US"/>
        </w:rPr>
        <w:t>(</w:t>
      </w:r>
      <w:bookmarkStart w:id="194" w:name="__Fieldmark__769_4284355980"/>
      <w:r>
        <w:rPr>
          <w:lang w:val="en-US"/>
        </w:rPr>
        <w:t>B</w:t>
      </w:r>
      <w:bookmarkStart w:id="195" w:name="__Fieldmark__941_1735709817"/>
      <w:r>
        <w:rPr>
          <w:lang w:val="en-US"/>
        </w:rPr>
        <w:t>orghard and Lonergan 2017)</w:t>
      </w:r>
      <w:r>
        <w:fldChar w:fldCharType="end"/>
      </w:r>
      <w:bookmarkEnd w:id="193"/>
      <w:bookmarkEnd w:id="194"/>
      <w:bookmarkEnd w:id="195"/>
      <w:r>
        <w:rPr>
          <w:lang w:val="en-US"/>
        </w:rPr>
        <w:t>. Recognizing the potential for agency problems, targets may discount the harm that proxies inflict. Reliance on third</w:t>
      </w:r>
      <w:r w:rsidR="00AC6A22">
        <w:rPr>
          <w:lang w:val="en-US"/>
        </w:rPr>
        <w:t xml:space="preserve"> </w:t>
      </w:r>
      <w:r>
        <w:rPr>
          <w:lang w:val="en-US"/>
        </w:rPr>
        <w:t xml:space="preserve">parties may thus transform cases that would have been small wars into </w:t>
      </w:r>
      <w:r>
        <w:rPr>
          <w:lang w:val="en-US"/>
        </w:rPr>
        <w:lastRenderedPageBreak/>
        <w:t xml:space="preserve">gray zone conflicts. The explicit delineation of an extended deterrence </w:t>
      </w:r>
      <w:r>
        <w:rPr>
          <w:i/>
          <w:lang w:val="en-US"/>
        </w:rPr>
        <w:t>quid pro quo</w:t>
      </w:r>
      <w:r>
        <w:rPr>
          <w:lang w:val="en-US"/>
        </w:rPr>
        <w:t xml:space="preserve"> probably increases this risk, as red lines clarify what can be achieved in the gray zone.</w:t>
      </w:r>
    </w:p>
    <w:p w14:paraId="439C764C" w14:textId="77777777" w:rsidR="0078343A" w:rsidRDefault="007878F0">
      <w:pPr>
        <w:pStyle w:val="Heading1"/>
        <w:ind w:right="10"/>
        <w:rPr>
          <w:lang w:val="en-US"/>
        </w:rPr>
      </w:pPr>
      <w:bookmarkStart w:id="196" w:name="_5n3w61b4kam6"/>
      <w:bookmarkEnd w:id="196"/>
      <w:r>
        <w:rPr>
          <w:lang w:val="en-US"/>
        </w:rPr>
        <w:t>Russian Gray Zone Campaigns</w:t>
      </w:r>
    </w:p>
    <w:p w14:paraId="64731168" w14:textId="2474B339" w:rsidR="0078343A" w:rsidRDefault="007878F0">
      <w:pPr>
        <w:pStyle w:val="Newparagraph"/>
        <w:ind w:firstLine="0"/>
      </w:pPr>
      <w:r>
        <w:rPr>
          <w:lang w:val="en-US"/>
        </w:rPr>
        <w:t xml:space="preserve">We now test the plausibility of our argument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 </w:t>
      </w:r>
      <w:r>
        <w:fldChar w:fldCharType="begin"/>
      </w:r>
      <w:r w:rsidR="00827A16">
        <w:instrText xml:space="preserve"> ADDIN ZOTERO_ITEM CSL_CITATION {"citationID":"a6tg69r222","properties":{"formattedCitation":"(Marten 2015; Driscoll and Maliniak 2016; Chivvis 2017)","plainCitation":"(Marten 2015; Driscoll and Maliniak 2016; Chivvis 2017)","noteIndex":0},"citationItems":[{"id":"ddTLocpo/05ZOtpbN","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ddTLocpo/Dijk17n8","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fldChar w:fldCharType="separate"/>
      </w:r>
      <w:bookmarkStart w:id="197" w:name="__Fieldmark__1660_600513872"/>
      <w:r>
        <w:rPr>
          <w:lang w:val="en-US"/>
        </w:rPr>
        <w:t>(</w:t>
      </w:r>
      <w:bookmarkStart w:id="198" w:name="__Fieldmark__784_4284355980"/>
      <w:r>
        <w:rPr>
          <w:lang w:val="en-US"/>
        </w:rPr>
        <w:t>M</w:t>
      </w:r>
      <w:bookmarkStart w:id="199" w:name="__Fieldmark__961_1735709817"/>
      <w:r>
        <w:rPr>
          <w:lang w:val="en-US"/>
        </w:rPr>
        <w:t>arten 2015; Driscoll and Maliniak 2016; Chivvis 2017)</w:t>
      </w:r>
      <w:r>
        <w:fldChar w:fldCharType="end"/>
      </w:r>
      <w:bookmarkEnd w:id="197"/>
      <w:bookmarkEnd w:id="198"/>
      <w:bookmarkEnd w:id="199"/>
      <w:r>
        <w:rPr>
          <w:lang w:val="en-US"/>
        </w:rPr>
        <w:t>.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14:paraId="2D6FADC8" w14:textId="77777777" w:rsidR="0078343A" w:rsidRDefault="007878F0">
      <w:pPr>
        <w:pStyle w:val="Heading2"/>
        <w:spacing w:before="0" w:after="200"/>
        <w:ind w:right="10"/>
        <w:rPr>
          <w:lang w:val="en-US"/>
        </w:rPr>
      </w:pPr>
      <w:bookmarkStart w:id="200" w:name="_nz7gptvniecz"/>
      <w:bookmarkEnd w:id="200"/>
      <w:r>
        <w:rPr>
          <w:lang w:val="en-US"/>
        </w:rPr>
        <w:t>Cross-National Data</w:t>
      </w:r>
    </w:p>
    <w:p w14:paraId="306A93D2" w14:textId="5690947E" w:rsidR="0078343A" w:rsidRDefault="007878F0">
      <w:pPr>
        <w:pStyle w:val="Newparagraph"/>
        <w:ind w:firstLine="0"/>
      </w:pPr>
      <w:r>
        <w:rPr>
          <w:lang w:val="en-US"/>
        </w:rPr>
        <w:t xml:space="preserve">It is perhaps fitting that data on Russian gray zone interventions are themselves ambiguous. Previous studies have compiled open source data on Russian-attributed cyber conflict over the past three decades. Two cross-national datasets – Dyadic Cyber Incident and Dispute (DCID) and Russian Electoral Interventions (REI) – cover almost entirely distinct samples </w:t>
      </w:r>
      <w:r>
        <w:fldChar w:fldCharType="begin"/>
      </w:r>
      <w:r w:rsidR="00827A16">
        <w:instrText xml:space="preserve"> ADDIN ZOTERO_ITEM CSL_CITATION {"citationID":"aq8tel9l7c","properties":{"formattedCitation":"(Valeriano and Maness 2014; Casey and Way 2017)","plainCitation":"(Valeriano and Maness 2014; Casey and Way 2017)","noteIndex":0},"citationItems":[{"id":"ddTLocpo/jgfb51Q1","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ddTLocpo/RYS2zArl","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 </w:instrText>
      </w:r>
      <w:r>
        <w:fldChar w:fldCharType="separate"/>
      </w:r>
      <w:bookmarkStart w:id="201" w:name="__Fieldmark__1678_600513872"/>
      <w:r>
        <w:rPr>
          <w:lang w:val="en-US"/>
        </w:rPr>
        <w:t>(</w:t>
      </w:r>
      <w:bookmarkStart w:id="202" w:name="__Fieldmark__797_4284355980"/>
      <w:r>
        <w:rPr>
          <w:lang w:val="en-US"/>
        </w:rPr>
        <w:t>V</w:t>
      </w:r>
      <w:bookmarkStart w:id="203" w:name="__Fieldmark__977_1735709817"/>
      <w:r>
        <w:rPr>
          <w:lang w:val="en-US"/>
        </w:rPr>
        <w:t>aleriano and Maness 2014; Casey and Way 2017)</w:t>
      </w:r>
      <w:r>
        <w:fldChar w:fldCharType="end"/>
      </w:r>
      <w:bookmarkEnd w:id="201"/>
      <w:bookmarkEnd w:id="202"/>
      <w:bookmarkEnd w:id="203"/>
      <w:r>
        <w:rPr>
          <w:lang w:val="en-US"/>
        </w:rPr>
        <w:t xml:space="preserve">. Indeed, the only country-year that appears in both datasets is Ukraine 2014. The DCID data identifies the United States, United Kingdom, Poland and Ukraine as targets of the most severe Russian cyber operations. In the cases documented by </w:t>
      </w:r>
      <w:r>
        <w:rPr>
          <w:lang w:val="en-US"/>
        </w:rPr>
        <w:lastRenderedPageBreak/>
        <w:t>REI, the most severe Russian attacks occurred against France, Austria, and Ukraine. The different emphases of each dataset result in major coding heterogeneity.</w:t>
      </w:r>
    </w:p>
    <w:p w14:paraId="03B5A1AE" w14:textId="6B333BB0" w:rsidR="0078343A" w:rsidRDefault="007878F0">
      <w:pPr>
        <w:pStyle w:val="Newparagraph"/>
      </w:pPr>
      <w:r>
        <w:rPr>
          <w:lang w:val="en-US"/>
        </w:rPr>
        <w:t>We present an expanded and consolidated dataset of 82 cases of Russian intervention from 1994-2018. DCID and REI together describe 71 unique cases of Russian aggression that have either included some degree of cyber intervention or were cases of electoral interference.</w:t>
      </w:r>
      <w:r>
        <w:rPr>
          <w:rStyle w:val="FootnoteAnchor"/>
          <w:lang w:val="en-US"/>
        </w:rPr>
        <w:footnoteReference w:id="3"/>
      </w:r>
      <w:r>
        <w:rPr>
          <w:lang w:val="en-US"/>
        </w:rPr>
        <w:t xml:space="preserve"> We have identified 10 additional instances of Russian cyber-attacks from 1994-2018 that are not covered in the previous datasets. Most of these new cases cover cyber conflict after 2011 (the latest year in DCID) that were non-electoral (the universe of cases in REI). We further include 3 cases of non-cyber Russian aggression from the International Crisis Behavior (ICB) dataset </w:t>
      </w:r>
      <w:r>
        <w:fldChar w:fldCharType="begin"/>
      </w:r>
      <w:r w:rsidR="00827A16">
        <w:instrText xml:space="preserve"> ADDIN ZOTERO_ITEM CSL_CITATION {"citationID":"a17823qtgmm","properties":{"formattedCitation":"(Singer, Bremer, and Stuckey 1972)","plainCitation":"(Singer, Bremer, and Stuckey 1972)","noteIndex":0},"citationItems":[{"id":"ddTLocpo/LVMVyCXk","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 </w:instrText>
      </w:r>
      <w:r>
        <w:fldChar w:fldCharType="separate"/>
      </w:r>
      <w:bookmarkStart w:id="204" w:name="__Fieldmark__1701_600513872"/>
      <w:r>
        <w:rPr>
          <w:lang w:val="en-US"/>
        </w:rPr>
        <w:t>(Singer, Bremer, and Stuckey 1972)</w:t>
      </w:r>
      <w:bookmarkStart w:id="205" w:name="__Fieldmark__818_4284355980"/>
      <w:bookmarkStart w:id="206" w:name="__Fieldmark__1007_1735709817"/>
      <w:bookmarkEnd w:id="205"/>
      <w:bookmarkEnd w:id="206"/>
      <w:r>
        <w:fldChar w:fldCharType="end"/>
      </w:r>
      <w:bookmarkEnd w:id="204"/>
      <w:r>
        <w:rPr>
          <w:lang w:val="en-US"/>
        </w:rPr>
        <w:t>.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14:paraId="6A084123" w14:textId="77777777" w:rsidR="0078343A" w:rsidRDefault="007878F0">
      <w:pPr>
        <w:pStyle w:val="Newparagraph"/>
        <w:rPr>
          <w:lang w:val="en-US"/>
        </w:rPr>
      </w:pPr>
      <w:r>
        <w:rPr>
          <w:lang w:val="en-US"/>
        </w:rPr>
        <w:t xml:space="preserve">Figure 1 shows the frequency distribution of Russian gray zone operations since 1994. We follow the coding criteria used in DCID, coding each country-year’s intensity as the highest observed Russian intervention on a scale where information operations are the least intense type </w:t>
      </w:r>
      <w:r>
        <w:rPr>
          <w:lang w:val="en-US"/>
        </w:rPr>
        <w:lastRenderedPageBreak/>
        <w:t>of intervention and ground troops are the most intense.</w:t>
      </w:r>
      <w:r>
        <w:rPr>
          <w:rStyle w:val="FootnoteAnchor"/>
          <w:lang w:val="en-US"/>
        </w:rPr>
        <w:footnoteReference w:id="4"/>
      </w:r>
      <w:r>
        <w:rPr>
          <w:lang w:val="en-US"/>
        </w:rPr>
        <w:t xml:space="preserve"> Contrary to descriptions of gray zone conflict as new or the product of technological innovation,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59B7CD01" w14:textId="77777777" w:rsidR="0078343A" w:rsidRDefault="007878F0">
      <w:pPr>
        <w:pStyle w:val="Newparagraph"/>
        <w:rPr>
          <w:lang w:val="en-US"/>
        </w:rPr>
      </w:pPr>
      <w:r>
        <w:rPr>
          <w:lang w:val="en-US"/>
        </w:rPr>
        <w:t>A basic hypothesis of our theory is that limited war constrained by deterrence (gray zone conflict) should be distributed along a deterrence gradient, with conflict intensity inversely proportional to the credibility of deterrence. Limited war that is motivated only by efficiency and effectiveness considerations, by contrast, should be less correlated with geography.</w:t>
      </w:r>
    </w:p>
    <w:p w14:paraId="7B4091C7" w14:textId="77777777" w:rsidR="0078343A" w:rsidRDefault="007878F0">
      <w:pPr>
        <w:pStyle w:val="Newparagraph"/>
        <w:rPr>
          <w:lang w:val="en-US"/>
        </w:rPr>
      </w:pPr>
      <w:r>
        <w:rPr>
          <w:noProof/>
        </w:rPr>
        <w:lastRenderedPageBreak/>
        <w:drawing>
          <wp:inline distT="0" distB="0" distL="0" distR="0" wp14:anchorId="21A49F10" wp14:editId="4376E43B">
            <wp:extent cx="5943600" cy="4711700"/>
            <wp:effectExtent l="0" t="0" r="0" b="0"/>
            <wp:docPr id="1"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https://user-images.githubusercontent.com/32421268/59643977-c1073700-911f-11e9-92d5-5457a6f841a2.png"/>
                    <pic:cNvPicPr>
                      <a:picLocks noChangeAspect="1" noChangeArrowheads="1"/>
                    </pic:cNvPicPr>
                  </pic:nvPicPr>
                  <pic:blipFill>
                    <a:blip r:embed="rId7"/>
                    <a:stretch>
                      <a:fillRect/>
                    </a:stretch>
                  </pic:blipFill>
                  <pic:spPr bwMode="auto">
                    <a:xfrm>
                      <a:off x="0" y="0"/>
                      <a:ext cx="5943600" cy="4711700"/>
                    </a:xfrm>
                    <a:prstGeom prst="rect">
                      <a:avLst/>
                    </a:prstGeom>
                  </pic:spPr>
                </pic:pic>
              </a:graphicData>
            </a:graphic>
          </wp:inline>
        </w:drawing>
      </w:r>
    </w:p>
    <w:p w14:paraId="77256724" w14:textId="77777777" w:rsidR="0078343A" w:rsidRDefault="007878F0">
      <w:pPr>
        <w:pStyle w:val="Figurecaption"/>
      </w:pPr>
      <w:r>
        <w:rPr>
          <w:b/>
          <w:lang w:val="en-US"/>
        </w:rPr>
        <w:t xml:space="preserve">Figure </w:t>
      </w:r>
      <w:r>
        <w:rPr>
          <w:b/>
          <w:lang w:val="en-US"/>
        </w:rPr>
        <w:fldChar w:fldCharType="begin"/>
      </w:r>
      <w:r>
        <w:rPr>
          <w:b/>
        </w:rPr>
        <w:instrText>SEQ Figure \* ARABIC</w:instrText>
      </w:r>
      <w:r>
        <w:rPr>
          <w:b/>
        </w:rPr>
        <w:fldChar w:fldCharType="separate"/>
      </w:r>
      <w:r>
        <w:rPr>
          <w:b/>
        </w:rPr>
        <w:t>1</w:t>
      </w:r>
      <w:r>
        <w:rPr>
          <w:b/>
        </w:rPr>
        <w:fldChar w:fldCharType="end"/>
      </w:r>
      <w:r>
        <w:rPr>
          <w:lang w:val="en-US"/>
        </w:rPr>
        <w:t xml:space="preserve"> Intensity of Russian intervention over time. The bars represent the average intensity of Russian interventions in each year using the 1-5 scale provided. The line denotes the number of interventions per year.</w:t>
      </w:r>
    </w:p>
    <w:p w14:paraId="70F2C6FD" w14:textId="77777777" w:rsidR="0078343A" w:rsidRDefault="007878F0">
      <w:pPr>
        <w:pStyle w:val="Newparagraph"/>
        <w:rPr>
          <w:lang w:val="en-US"/>
        </w:rPr>
      </w:pPr>
      <w:r>
        <w:rPr>
          <w:lang w:val="en-US"/>
        </w:rP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Syria, which hosts a major Russian naval base on the Mediterranean. The port of </w:t>
      </w:r>
      <w:proofErr w:type="spellStart"/>
      <w:r>
        <w:rPr>
          <w:lang w:val="en-US"/>
        </w:rPr>
        <w:t>Tartus</w:t>
      </w:r>
      <w:proofErr w:type="spellEnd"/>
      <w:r>
        <w:rPr>
          <w:lang w:val="en-US"/>
        </w:rPr>
        <w:t xml:space="preserve">, a staging base for Russian combat operations in Syria, serves to lessen the Russian loss of strength </w:t>
      </w:r>
      <w:r>
        <w:rPr>
          <w:lang w:val="en-US"/>
        </w:rPr>
        <w:lastRenderedPageBreak/>
        <w:t>gradient and may help to explain the Syrian exception to the East-West pattern in the intensity of Russian operations in Figure 2.</w:t>
      </w:r>
    </w:p>
    <w:p w14:paraId="2CC8BBF1" w14:textId="77777777" w:rsidR="0078343A" w:rsidRDefault="007878F0">
      <w:pPr>
        <w:pStyle w:val="Newparagraph"/>
        <w:rPr>
          <w:lang w:val="en-US"/>
        </w:rPr>
      </w:pPr>
      <w:r>
        <w:rPr>
          <w:noProof/>
        </w:rPr>
        <w:drawing>
          <wp:inline distT="0" distB="0" distL="0" distR="0" wp14:anchorId="431E86D9" wp14:editId="0527FD64">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8"/>
                    <a:stretch>
                      <a:fillRect/>
                    </a:stretch>
                  </pic:blipFill>
                  <pic:spPr bwMode="auto">
                    <a:xfrm>
                      <a:off x="0" y="0"/>
                      <a:ext cx="5943600" cy="5770880"/>
                    </a:xfrm>
                    <a:prstGeom prst="rect">
                      <a:avLst/>
                    </a:prstGeom>
                  </pic:spPr>
                </pic:pic>
              </a:graphicData>
            </a:graphic>
          </wp:inline>
        </w:drawing>
      </w:r>
    </w:p>
    <w:p w14:paraId="2BDED2E9" w14:textId="77777777" w:rsidR="0078343A" w:rsidRDefault="007878F0">
      <w:pPr>
        <w:pStyle w:val="Figurecaption"/>
      </w:pPr>
      <w:r>
        <w:rPr>
          <w:b/>
          <w:lang w:val="en-US"/>
        </w:rPr>
        <w:t xml:space="preserve">Figure </w:t>
      </w:r>
      <w:r>
        <w:rPr>
          <w:b/>
          <w:lang w:val="en-US"/>
        </w:rPr>
        <w:fldChar w:fldCharType="begin"/>
      </w:r>
      <w:r>
        <w:rPr>
          <w:b/>
        </w:rPr>
        <w:instrText>SEQ Figure \* ARABIC</w:instrText>
      </w:r>
      <w:r>
        <w:rPr>
          <w:b/>
        </w:rPr>
        <w:fldChar w:fldCharType="separate"/>
      </w:r>
      <w:r>
        <w:rPr>
          <w:b/>
        </w:rPr>
        <w:t>2</w:t>
      </w:r>
      <w:r>
        <w:rPr>
          <w:b/>
        </w:rPr>
        <w:fldChar w:fldCharType="end"/>
      </w:r>
      <w:r>
        <w:rPr>
          <w:lang w:val="en-US"/>
        </w:rPr>
        <w:t xml:space="preserve"> Geographic representation of Russia intervention. Each country's shading represents the highest intensity of Russian intervention in that state between 1994-2017. States closer to Russia have noticeably higher levels of severity.</w:t>
      </w:r>
    </w:p>
    <w:p w14:paraId="1E4DFDA1" w14:textId="77777777" w:rsidR="0078343A" w:rsidRDefault="007878F0">
      <w:pPr>
        <w:pStyle w:val="Newparagraph"/>
        <w:rPr>
          <w:lang w:val="en-US"/>
        </w:rPr>
      </w:pPr>
      <w:r>
        <w:rPr>
          <w:lang w:val="en-US"/>
        </w:rPr>
        <w:lastRenderedPageBreak/>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overt military intervention occurs only in Russia’s immediate periphery (“near abroad”).</w:t>
      </w:r>
    </w:p>
    <w:p w14:paraId="3107B9D1" w14:textId="77777777" w:rsidR="0078343A" w:rsidRDefault="007878F0">
      <w:pPr>
        <w:pStyle w:val="Heading2"/>
        <w:rPr>
          <w:lang w:val="en-US"/>
        </w:rPr>
      </w:pPr>
      <w:bookmarkStart w:id="207" w:name="_qj6388j08rsl"/>
      <w:bookmarkStart w:id="208" w:name="_67l51pwqju7m"/>
      <w:bookmarkEnd w:id="207"/>
      <w:bookmarkEnd w:id="208"/>
      <w:r>
        <w:rPr>
          <w:lang w:val="en-US"/>
        </w:rPr>
        <w:t>Major Cyber Campaigns</w:t>
      </w:r>
    </w:p>
    <w:p w14:paraId="107066D6" w14:textId="087F00B9" w:rsidR="0078343A" w:rsidRDefault="007878F0">
      <w:pPr>
        <w:pStyle w:val="Newparagraph"/>
        <w:ind w:firstLine="0"/>
      </w:pPr>
      <w:r>
        <w:rPr>
          <w:lang w:val="en-US"/>
        </w:rPr>
        <w:t xml:space="preserve">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An overemphasis on cyber operations by themselves tends to obscure the cross-domain and cross-national context of these operations. We thus employ a most similar case comparison by choosing cases that have the same conflict initiator (Russia) and the same means of low intensity conflict (cyber) but that differ in their geographical location and other military instruments employed </w:t>
      </w:r>
      <w:r>
        <w:fldChar w:fldCharType="begin"/>
      </w:r>
      <w:r w:rsidR="00827A16">
        <w:instrText xml:space="preserve"> ADDIN ZOTERO_ITEM CSL_CITATION {"citationID":"a25bu31crfj","properties":{"formattedCitation":"(Bennett and Elman 2007)","plainCitation":"(Bennett and Elman 2007)","noteIndex":0},"citationItems":[{"id":"ddTLocpo/Tl473GIR","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fldChar w:fldCharType="separate"/>
      </w:r>
      <w:bookmarkStart w:id="209" w:name="__Fieldmark__1762_600513872"/>
      <w:r>
        <w:rPr>
          <w:lang w:val="en-US"/>
        </w:rPr>
        <w:t>(</w:t>
      </w:r>
      <w:bookmarkStart w:id="210" w:name="__Fieldmark__863_4284355980"/>
      <w:r>
        <w:rPr>
          <w:lang w:val="en-US"/>
        </w:rPr>
        <w:t>B</w:t>
      </w:r>
      <w:bookmarkStart w:id="211" w:name="__Fieldmark__1059_1735709817"/>
      <w:r>
        <w:rPr>
          <w:lang w:val="en-US"/>
        </w:rPr>
        <w:t>ennett and Elman 2007)</w:t>
      </w:r>
      <w:r>
        <w:fldChar w:fldCharType="end"/>
      </w:r>
      <w:bookmarkEnd w:id="209"/>
      <w:bookmarkEnd w:id="210"/>
      <w:bookmarkEnd w:id="211"/>
      <w:r>
        <w:rPr>
          <w:lang w:val="en-US"/>
        </w:rPr>
        <w:t>.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4325E666" w14:textId="27F0E815" w:rsidR="0078343A" w:rsidRDefault="007878F0" w:rsidP="00A14D5C">
      <w:pPr>
        <w:pStyle w:val="Newparagraph"/>
      </w:pPr>
      <w:r>
        <w:rPr>
          <w:lang w:val="en-US"/>
        </w:rP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 </w:t>
      </w:r>
      <w:r>
        <w:fldChar w:fldCharType="begin"/>
      </w:r>
      <w:r w:rsidR="00827A16">
        <w:instrText xml:space="preserve"> ADDIN ZOTERO_ITEM CSL_CITATION {"citationID":"a1ra7halpil","properties":{"formattedCitation":"(G\\uc0\\u246{}tz 2017)","plainCitation":"(Götz 2017)","noteIndex":0},"citationItems":[{"id":"ddTLocpo/q8Sz897k","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fldChar w:fldCharType="separate"/>
      </w:r>
      <w:bookmarkStart w:id="212" w:name="__Fieldmark__1775_600513872"/>
      <w:r>
        <w:rPr>
          <w:lang w:val="en-US"/>
        </w:rPr>
        <w:t>(</w:t>
      </w:r>
      <w:bookmarkStart w:id="213" w:name="__Fieldmark__872_4284355980"/>
      <w:r>
        <w:rPr>
          <w:lang w:val="en-US"/>
        </w:rPr>
        <w:t>G</w:t>
      </w:r>
      <w:bookmarkStart w:id="214" w:name="__Fieldmark__1067_1735709817"/>
      <w:r>
        <w:rPr>
          <w:lang w:val="en-US"/>
        </w:rPr>
        <w:t>ötz 2017)</w:t>
      </w:r>
      <w:r>
        <w:fldChar w:fldCharType="end"/>
      </w:r>
      <w:bookmarkEnd w:id="212"/>
      <w:bookmarkEnd w:id="213"/>
      <w:bookmarkEnd w:id="214"/>
      <w:r>
        <w:rPr>
          <w:lang w:val="en-US"/>
        </w:rPr>
        <w:t xml:space="preserve">. Rather we argue that how </w:t>
      </w:r>
      <w:r>
        <w:rPr>
          <w:lang w:val="en-US"/>
        </w:rPr>
        <w:lastRenderedPageBreak/>
        <w:t>motives are expressed, whatever their origins, will be more or less constrained by Western deterrence. We will consider some counterarguments in the case narratives. Our case studies are deliberately brief, drawing on secondary sources that treat them in depth, as our goal is simply to highlight variable context and effectiveness in each case.</w:t>
      </w: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598"/>
        <w:gridCol w:w="2046"/>
        <w:gridCol w:w="1551"/>
        <w:gridCol w:w="1552"/>
        <w:gridCol w:w="1334"/>
      </w:tblGrid>
      <w:tr w:rsidR="0078343A" w14:paraId="66FA504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2004BBE9" w14:textId="77777777" w:rsidR="0078343A" w:rsidRDefault="007878F0">
            <w:pPr>
              <w:pStyle w:val="Newparagraph"/>
              <w:ind w:firstLine="0"/>
              <w:rPr>
                <w:lang w:val="en-US"/>
              </w:rPr>
            </w:pPr>
            <w:r>
              <w:rPr>
                <w:lang w:val="en-US"/>
              </w:rPr>
              <w:t>Russian Response</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70A99FDA" w14:textId="77777777" w:rsidR="0078343A" w:rsidRDefault="007878F0">
            <w:pPr>
              <w:pStyle w:val="Newparagraph"/>
              <w:ind w:firstLine="0"/>
              <w:jc w:val="center"/>
              <w:rPr>
                <w:lang w:val="en-US"/>
              </w:rPr>
            </w:pPr>
            <w:r>
              <w:rPr>
                <w:lang w:val="en-US"/>
              </w:rPr>
              <w:t>United States (2016)</w:t>
            </w: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36664F9A" w14:textId="77777777" w:rsidR="0078343A" w:rsidRDefault="007878F0">
            <w:pPr>
              <w:pStyle w:val="Newparagraph"/>
              <w:ind w:firstLine="0"/>
              <w:jc w:val="center"/>
              <w:rPr>
                <w:lang w:val="en-US"/>
              </w:rPr>
            </w:pPr>
            <w:r>
              <w:rPr>
                <w:lang w:val="en-US"/>
              </w:rPr>
              <w:t>Estonia (2007)</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0E08A5E2" w14:textId="77777777" w:rsidR="0078343A" w:rsidRDefault="007878F0">
            <w:pPr>
              <w:pStyle w:val="Newparagraph"/>
              <w:ind w:firstLine="0"/>
              <w:jc w:val="center"/>
              <w:rPr>
                <w:lang w:val="en-US"/>
              </w:rPr>
            </w:pPr>
            <w:r>
              <w:rPr>
                <w:lang w:val="en-US"/>
              </w:rPr>
              <w:t>Ukraine (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CD087E5" w14:textId="77777777" w:rsidR="0078343A" w:rsidRDefault="007878F0">
            <w:pPr>
              <w:pStyle w:val="Newparagraph"/>
              <w:ind w:firstLine="0"/>
              <w:jc w:val="center"/>
              <w:rPr>
                <w:lang w:val="en-US"/>
              </w:rPr>
            </w:pPr>
            <w:r>
              <w:rPr>
                <w:lang w:val="en-US"/>
              </w:rPr>
              <w:t>Georgia (2008)</w:t>
            </w:r>
          </w:p>
        </w:tc>
      </w:tr>
      <w:tr w:rsidR="0078343A" w14:paraId="0715C812"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2BE5B564" w14:textId="77777777" w:rsidR="0078343A" w:rsidRDefault="007878F0">
            <w:pPr>
              <w:pStyle w:val="Newparagraph"/>
              <w:ind w:firstLine="0"/>
              <w:rPr>
                <w:lang w:val="en-US"/>
              </w:rPr>
            </w:pPr>
            <w:r>
              <w:rPr>
                <w:lang w:val="en-US"/>
              </w:rPr>
              <w:t>Conventional Force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66C86C2"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2C7A9A9E" w14:textId="77777777" w:rsidR="0078343A" w:rsidRDefault="0078343A">
            <w:pPr>
              <w:widowControl w:val="0"/>
              <w:spacing w:line="240" w:lineRule="auto"/>
              <w:jc w:val="center"/>
              <w:rPr>
                <w:lang w:val="en-US"/>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768A6694" w14:textId="77777777" w:rsidR="0078343A" w:rsidRDefault="0078343A">
            <w:pPr>
              <w:widowControl w:val="0"/>
              <w:spacing w:line="240" w:lineRule="auto"/>
              <w:jc w:val="center"/>
              <w:rPr>
                <w:lang w:val="en-US"/>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368E2B09" w14:textId="77777777" w:rsidR="0078343A" w:rsidRDefault="007878F0">
            <w:pPr>
              <w:pStyle w:val="Newparagraph"/>
              <w:ind w:firstLine="0"/>
              <w:jc w:val="center"/>
              <w:rPr>
                <w:lang w:val="en-US"/>
              </w:rPr>
            </w:pPr>
            <w:r>
              <w:rPr>
                <w:lang w:val="en-US"/>
              </w:rPr>
              <w:t>X</w:t>
            </w:r>
          </w:p>
        </w:tc>
      </w:tr>
      <w:tr w:rsidR="0078343A" w14:paraId="235AB849"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69A91F2C" w14:textId="77777777" w:rsidR="0078343A" w:rsidRDefault="007878F0">
            <w:pPr>
              <w:pStyle w:val="Newparagraph"/>
              <w:ind w:firstLine="0"/>
              <w:rPr>
                <w:lang w:val="en-US"/>
              </w:rPr>
            </w:pPr>
            <w:r>
              <w:rPr>
                <w:lang w:val="en-US"/>
              </w:rPr>
              <w:t>Special Operation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81DC383"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48E23AFA" w14:textId="77777777" w:rsidR="0078343A" w:rsidRDefault="0078343A">
            <w:pPr>
              <w:widowControl w:val="0"/>
              <w:spacing w:line="240" w:lineRule="auto"/>
              <w:jc w:val="center"/>
              <w:rPr>
                <w:lang w:val="en-US"/>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29FD601D"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85D0376" w14:textId="77777777" w:rsidR="0078343A" w:rsidRDefault="007878F0">
            <w:pPr>
              <w:pStyle w:val="Newparagraph"/>
              <w:ind w:firstLine="0"/>
              <w:jc w:val="center"/>
              <w:rPr>
                <w:lang w:val="en-US"/>
              </w:rPr>
            </w:pPr>
            <w:r>
              <w:rPr>
                <w:lang w:val="en-US"/>
              </w:rPr>
              <w:t>X</w:t>
            </w:r>
          </w:p>
        </w:tc>
      </w:tr>
      <w:tr w:rsidR="0078343A" w14:paraId="5FBB906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6A5C8A14" w14:textId="77777777" w:rsidR="0078343A" w:rsidRDefault="007878F0">
            <w:pPr>
              <w:pStyle w:val="Newparagraph"/>
              <w:ind w:firstLine="0"/>
              <w:rPr>
                <w:lang w:val="en-US"/>
              </w:rPr>
            </w:pPr>
            <w:r>
              <w:rPr>
                <w:lang w:val="en-US"/>
              </w:rPr>
              <w:t>Disruptive Cyber</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7B2A1EFE"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19F3EE89" w14:textId="77777777" w:rsidR="0078343A" w:rsidRDefault="007878F0">
            <w:pPr>
              <w:pStyle w:val="Newparagraph"/>
              <w:ind w:firstLine="0"/>
              <w:jc w:val="center"/>
              <w:rPr>
                <w:lang w:val="en-US"/>
              </w:rPr>
            </w:pPr>
            <w:r>
              <w:rPr>
                <w:lang w:val="en-US"/>
              </w:rPr>
              <w:t>X</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3E12C5C7"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13A2C1F" w14:textId="77777777" w:rsidR="0078343A" w:rsidRDefault="007878F0">
            <w:pPr>
              <w:pStyle w:val="Newparagraph"/>
              <w:ind w:firstLine="0"/>
              <w:jc w:val="center"/>
              <w:rPr>
                <w:lang w:val="en-US"/>
              </w:rPr>
            </w:pPr>
            <w:r>
              <w:rPr>
                <w:lang w:val="en-US"/>
              </w:rPr>
              <w:t>X</w:t>
            </w:r>
          </w:p>
        </w:tc>
      </w:tr>
      <w:tr w:rsidR="0078343A" w14:paraId="59149CA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399EC177" w14:textId="77777777" w:rsidR="0078343A" w:rsidRDefault="007878F0">
            <w:pPr>
              <w:pStyle w:val="Newparagraph"/>
              <w:ind w:firstLine="0"/>
              <w:rPr>
                <w:lang w:val="en-US"/>
              </w:rPr>
            </w:pPr>
            <w:r>
              <w:rPr>
                <w:lang w:val="en-US"/>
              </w:rPr>
              <w:t>Information Operation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A70BF1C" w14:textId="77777777" w:rsidR="0078343A" w:rsidRDefault="007878F0">
            <w:pPr>
              <w:pStyle w:val="Newparagraph"/>
              <w:ind w:firstLine="0"/>
              <w:jc w:val="center"/>
              <w:rPr>
                <w:lang w:val="en-US"/>
              </w:rPr>
            </w:pPr>
            <w:r>
              <w:rPr>
                <w:lang w:val="en-US"/>
              </w:rPr>
              <w:t>X</w:t>
            </w: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72605695" w14:textId="77777777" w:rsidR="0078343A" w:rsidRDefault="007878F0">
            <w:pPr>
              <w:pStyle w:val="Newparagraph"/>
              <w:ind w:firstLine="0"/>
              <w:jc w:val="center"/>
              <w:rPr>
                <w:lang w:val="en-US"/>
              </w:rPr>
            </w:pPr>
            <w:r>
              <w:rPr>
                <w:lang w:val="en-US"/>
              </w:rPr>
              <w:t>X</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74E681EB"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4A1314DF" w14:textId="77777777" w:rsidR="0078343A" w:rsidRDefault="007878F0">
            <w:pPr>
              <w:pStyle w:val="Newparagraph"/>
              <w:ind w:firstLine="0"/>
              <w:jc w:val="center"/>
              <w:rPr>
                <w:lang w:val="en-US"/>
              </w:rPr>
            </w:pPr>
            <w:r>
              <w:rPr>
                <w:lang w:val="en-US"/>
              </w:rPr>
              <w:t>X</w:t>
            </w:r>
          </w:p>
        </w:tc>
      </w:tr>
    </w:tbl>
    <w:p w14:paraId="06C9C2BB" w14:textId="77777777" w:rsidR="0078343A" w:rsidRDefault="007878F0" w:rsidP="00A14D5C">
      <w:pPr>
        <w:pStyle w:val="Newparagraph"/>
        <w:ind w:firstLine="0"/>
        <w:rPr>
          <w:lang w:val="en-US"/>
        </w:rPr>
      </w:pPr>
      <w:r>
        <w:rPr>
          <w:b/>
          <w:lang w:val="en-US"/>
        </w:rPr>
        <w:t>Table 4</w:t>
      </w:r>
      <w:r>
        <w:rPr>
          <w:lang w:val="en-US"/>
        </w:rPr>
        <w:t>: Case comparison of Russian gray zone conflicts</w:t>
      </w:r>
    </w:p>
    <w:p w14:paraId="0540252D" w14:textId="77777777" w:rsidR="0078343A" w:rsidRDefault="007878F0">
      <w:pPr>
        <w:pStyle w:val="Newparagraph"/>
        <w:rPr>
          <w:lang w:val="en-US"/>
        </w:rPr>
      </w:pPr>
      <w:r>
        <w:rPr>
          <w:lang w:val="en-US"/>
        </w:rPr>
        <w:t>Table 4 lists these cases by distance from Washington DC.</w:t>
      </w:r>
      <w:r>
        <w:rPr>
          <w:rStyle w:val="FootnoteAnchor"/>
          <w:lang w:val="en-US"/>
        </w:rPr>
        <w:footnoteReference w:id="5"/>
      </w:r>
      <w:r>
        <w:rPr>
          <w:lang w:val="en-US"/>
        </w:rPr>
        <w:t xml:space="preserve"> Again the geographical pattern is striking. Moscow is more likely to pull its punches for cases closer to Washington. Russian operations directly against the United States have been limited to cyber influence and </w:t>
      </w:r>
      <w:r>
        <w:rPr>
          <w:lang w:val="en-US"/>
        </w:rPr>
        <w:lastRenderedPageBreak/>
        <w:t>espionage operations. Operations against Estonia in 2007 were also restrained—Estonia is a NATO member—but further included a more punishing set of DDoS attacks. Ukraine is not a member of NATO and is highly salient to Russia, but it borders European NATO states and was in negotiation for EU membership when the crisis began. Russian attacks on Ukraine have been diverse and punishing but have fallen short of avowed military intervention. Georgia, by contrast, is not a NATO member and is deep in Russia’s sphere of influence. At the weakest end of the deterrence gradient, Russia intervened in Georgia in 2008 using not only cyber-attacks but also paramilitaries and overt military force.</w:t>
      </w:r>
      <w:r>
        <w:rPr>
          <w:rStyle w:val="FootnoteAnchor"/>
          <w:lang w:val="en-US"/>
        </w:rPr>
        <w:footnoteReference w:id="6"/>
      </w:r>
      <w:r>
        <w:rPr>
          <w:lang w:val="en-US"/>
        </w:rPr>
        <w:t xml:space="preserve"> We will briefly consider each of them in chronological order.</w:t>
      </w:r>
    </w:p>
    <w:p w14:paraId="08DEED64" w14:textId="77777777" w:rsidR="0078343A" w:rsidRDefault="007878F0">
      <w:pPr>
        <w:pStyle w:val="Heading3"/>
        <w:spacing w:before="0" w:after="200" w:line="276" w:lineRule="auto"/>
        <w:ind w:left="-5" w:right="10"/>
        <w:rPr>
          <w:lang w:val="en-US"/>
        </w:rPr>
      </w:pPr>
      <w:bookmarkStart w:id="215" w:name="_c8qq01qhrze2"/>
      <w:bookmarkEnd w:id="215"/>
      <w:r>
        <w:rPr>
          <w:lang w:val="en-US"/>
        </w:rPr>
        <w:t>Estonia (2007)</w:t>
      </w:r>
    </w:p>
    <w:p w14:paraId="6B45D816" w14:textId="7AA60BDA" w:rsidR="0078343A" w:rsidRDefault="007878F0">
      <w:pPr>
        <w:pStyle w:val="Newparagraph"/>
        <w:ind w:firstLine="0"/>
      </w:pPr>
      <w:r>
        <w:rPr>
          <w:lang w:val="en-US"/>
        </w:rPr>
        <w:t xml:space="preserve">Moscow coordinated a wave of DDoS attacks against Estonia following the relocation of a Soviet statue </w:t>
      </w:r>
      <w:r>
        <w:fldChar w:fldCharType="begin"/>
      </w:r>
      <w:r w:rsidR="00827A16">
        <w:instrText xml:space="preserve"> ADDIN ZOTERO_ITEM CSL_CITATION {"citationID":"a2pd1qeoldl","properties":{"formattedCitation":"(Schmidt 2013)","plainCitation":"(Schmidt 2013)","noteIndex":0},"citationItems":[{"id":"ddTLocpo/ABVSCtBF","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fldChar w:fldCharType="separate"/>
      </w:r>
      <w:bookmarkStart w:id="216" w:name="__Fieldmark__1893_600513872"/>
      <w:r>
        <w:rPr>
          <w:lang w:val="en-US"/>
        </w:rPr>
        <w:t>(</w:t>
      </w:r>
      <w:bookmarkStart w:id="217" w:name="__Fieldmark__977_4284355980"/>
      <w:r>
        <w:rPr>
          <w:lang w:val="en-US"/>
        </w:rPr>
        <w:t>S</w:t>
      </w:r>
      <w:bookmarkStart w:id="218" w:name="__Fieldmark__1218_1735709817"/>
      <w:r>
        <w:rPr>
          <w:lang w:val="en-US"/>
        </w:rPr>
        <w:t>chmidt 2013)</w:t>
      </w:r>
      <w:r>
        <w:fldChar w:fldCharType="end"/>
      </w:r>
      <w:bookmarkEnd w:id="216"/>
      <w:bookmarkEnd w:id="217"/>
      <w:bookmarkEnd w:id="218"/>
      <w:r>
        <w:rPr>
          <w:lang w:val="en-US"/>
        </w:rPr>
        <w:t xml:space="preserve">. The gap in time between Estonia’s 2004 ascension to NATO and the 2007 Russian cyber campaign is telling. In Georgia and Ukraine, the mere prospect of future NATO membership (announced in the April 2008 Bucharest Summit Declaration) would provoke a Russian response. The Estonian attacks, by contrast, were a muted opportunistic protest, not a determined bid to change or return to the status quo. No one issued any clear demands or claimed responsibility, and Estonia did not replace the statue. The DDoS attacks were an ambiguous symbolic move calibrated to fall well below the threshold of a NATO response. The ambiguous legal status of a cyber-attack in 2007 both enabled and constrained Russia in this respect </w:t>
      </w:r>
      <w:r>
        <w:fldChar w:fldCharType="begin"/>
      </w:r>
      <w:r w:rsidR="00827A16">
        <w:instrText xml:space="preserve"> ADDIN ZOTERO_ITEM CSL_CITATION {"citationID":"a26ovu4udke","properties":{"formattedCitation":"(Joubert 2012)","plainCitation":"(Joubert 2012)","noteIndex":0},"citationItems":[{"id":"ddTLocpo/UiktUmtp","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 </w:instrText>
      </w:r>
      <w:r>
        <w:fldChar w:fldCharType="separate"/>
      </w:r>
      <w:bookmarkStart w:id="219" w:name="__Fieldmark__1904_600513872"/>
      <w:r>
        <w:rPr>
          <w:lang w:val="en-US"/>
        </w:rPr>
        <w:t>(</w:t>
      </w:r>
      <w:bookmarkStart w:id="220" w:name="__Fieldmark__984_4284355980"/>
      <w:r>
        <w:rPr>
          <w:lang w:val="en-US"/>
        </w:rPr>
        <w:t>J</w:t>
      </w:r>
      <w:bookmarkStart w:id="221" w:name="__Fieldmark__1259_1735709817"/>
      <w:r>
        <w:rPr>
          <w:lang w:val="en-US"/>
        </w:rPr>
        <w:t>oubert 2012)</w:t>
      </w:r>
      <w:r>
        <w:fldChar w:fldCharType="end"/>
      </w:r>
      <w:bookmarkEnd w:id="219"/>
      <w:bookmarkEnd w:id="220"/>
      <w:bookmarkEnd w:id="221"/>
      <w:r>
        <w:rPr>
          <w:lang w:val="en-US"/>
        </w:rPr>
        <w:t xml:space="preserve">. NATO was highly unlikely to seriously consider formally </w:t>
      </w:r>
      <w:r>
        <w:rPr>
          <w:lang w:val="en-US"/>
        </w:rPr>
        <w:lastRenderedPageBreak/>
        <w:t xml:space="preserve">responding so long as Russia avoided causing serious harm. Estonia’s defense minister considered but ultimately rejected invoking Article V, the collective defense clause of the NATO treaty, ultimately treating the episode as a domestic law enforcement matter </w:t>
      </w:r>
      <w:r>
        <w:fldChar w:fldCharType="begin"/>
      </w:r>
      <w:r w:rsidR="00827A16">
        <w:instrText xml:space="preserve"> ADDIN ZOTERO_ITEM CSL_CITATION {"citationID":"a1v1sdom8gk","properties":{"formattedCitation":"(Traynor 2007)","plainCitation":"(Traynor 2007)","noteIndex":0},"citationItems":[{"id":"ddTLocpo/jIs849LZ","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fldChar w:fldCharType="separate"/>
      </w:r>
      <w:bookmarkStart w:id="222" w:name="__Fieldmark__1916_600513872"/>
      <w:r>
        <w:rPr>
          <w:lang w:val="en-US"/>
        </w:rPr>
        <w:t>(</w:t>
      </w:r>
      <w:bookmarkStart w:id="223" w:name="__Fieldmark__991_4284355980"/>
      <w:r>
        <w:rPr>
          <w:lang w:val="en-US"/>
        </w:rPr>
        <w:t>T</w:t>
      </w:r>
      <w:bookmarkStart w:id="224" w:name="__Fieldmark__1268_1735709817"/>
      <w:r>
        <w:rPr>
          <w:lang w:val="en-US"/>
        </w:rPr>
        <w:t>raynor 2007)</w:t>
      </w:r>
      <w:r>
        <w:fldChar w:fldCharType="end"/>
      </w:r>
      <w:bookmarkEnd w:id="222"/>
      <w:bookmarkEnd w:id="223"/>
      <w:bookmarkEnd w:id="224"/>
      <w:r>
        <w:rPr>
          <w:lang w:val="en-US"/>
        </w:rPr>
        <w:t xml:space="preserve">. After the event, Tallinn became more resolved to bind with the West. Indeed, Estonia became a hub for coordinating NATO cyber </w:t>
      </w:r>
      <w:proofErr w:type="spellStart"/>
      <w:r>
        <w:rPr>
          <w:lang w:val="en-US"/>
        </w:rPr>
        <w:t>defences</w:t>
      </w:r>
      <w:proofErr w:type="spellEnd"/>
      <w:r>
        <w:rPr>
          <w:lang w:val="en-US"/>
        </w:rPr>
        <w:t>. Because Russian moves were motivated by deterrence rather than efficiency alone, subsequent improvements in NATO cyber deterrence were not met by Russian escalation.</w:t>
      </w:r>
    </w:p>
    <w:p w14:paraId="717FBE1F" w14:textId="77777777" w:rsidR="0078343A" w:rsidRDefault="007878F0">
      <w:pPr>
        <w:pStyle w:val="Heading3"/>
        <w:spacing w:before="0" w:after="200" w:line="276" w:lineRule="auto"/>
        <w:ind w:left="-5" w:right="10"/>
        <w:rPr>
          <w:lang w:val="en-US"/>
        </w:rPr>
      </w:pPr>
      <w:bookmarkStart w:id="225" w:name="_qfl5qr5bywfn"/>
      <w:bookmarkEnd w:id="225"/>
      <w:r>
        <w:rPr>
          <w:lang w:val="en-US"/>
        </w:rPr>
        <w:t>Georgia (2008)</w:t>
      </w:r>
    </w:p>
    <w:p w14:paraId="4CADAE76" w14:textId="2D4D1F82" w:rsidR="0078343A" w:rsidRDefault="007878F0">
      <w:pPr>
        <w:pStyle w:val="Newparagraph"/>
        <w:ind w:firstLine="0"/>
      </w:pPr>
      <w:r>
        <w:rPr>
          <w:lang w:val="en-US"/>
        </w:rPr>
        <w:t xml:space="preserve">Georgia was hit by similar DDoS attacks amidst an even more fractious duel of competing narratives in online for a </w:t>
      </w:r>
      <w:r>
        <w:fldChar w:fldCharType="begin"/>
      </w:r>
      <w:r w:rsidR="00827A16">
        <w:instrText xml:space="preserve"> ADDIN ZOTERO_ITEM CSL_CITATION {"citationID":"a1tgipt8ccm","properties":{"formattedCitation":"(Deibert, Rohozinski, and Crete-Nishihata 2012)","plainCitation":"(Deibert, Rohozinski, and Crete-Nishihata 2012)","noteIndex":0},"citationItems":[{"id":"ddTLocpo/JGyBNp2i","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 </w:instrText>
      </w:r>
      <w:r>
        <w:fldChar w:fldCharType="separate"/>
      </w:r>
      <w:bookmarkStart w:id="226" w:name="__Fieldmark__1937_600513872"/>
      <w:r>
        <w:rPr>
          <w:lang w:val="en-US"/>
        </w:rPr>
        <w:t>(</w:t>
      </w:r>
      <w:bookmarkStart w:id="227" w:name="__Fieldmark__1004_4284355980"/>
      <w:r>
        <w:rPr>
          <w:lang w:val="en-US"/>
        </w:rPr>
        <w:t>D</w:t>
      </w:r>
      <w:bookmarkStart w:id="228" w:name="__Fieldmark__1287_1735709817"/>
      <w:r>
        <w:rPr>
          <w:lang w:val="en-US"/>
        </w:rPr>
        <w:t>eibert, Rohozinski, and Crete-Nishihata 2012)</w:t>
      </w:r>
      <w:r>
        <w:fldChar w:fldCharType="end"/>
      </w:r>
      <w:bookmarkEnd w:id="226"/>
      <w:bookmarkEnd w:id="227"/>
      <w:bookmarkEnd w:id="228"/>
      <w:r>
        <w:rPr>
          <w:lang w:val="en-US"/>
        </w:rPr>
        <w:t xml:space="preserve">. Yet Russia also intervened militarily in South Ossetia and Abkhazia, an early example of cross-domain operations leveraging cyberspace. Russia’s intervention choices in this conflict, situated at the far end of the Western deterrence gradient, were relatively unconstrained. The same month as NATO announced a pathway to membership for Georgia, Russia announced that it would unilaterally increase peacekeepers in Abkhazia.  Russia then used whatever mix of tools it needed to accomplish its objectives and did not pull its punches out of concern for Western counteraction. If anyone was deterred, it was NATO. As Driscoll and Maliniak </w:t>
      </w:r>
      <w:r w:rsidR="00827A16">
        <w:fldChar w:fldCharType="begin"/>
      </w:r>
      <w:r w:rsidR="00827A16">
        <w:instrText xml:space="preserve"> ADDIN ZOTERO_ITEM CSL_CITATION {"citationID":"as5i9kt7ur","properties":{"formattedCitation":"(Driscoll and Maliniak 2016, 590)","plainCitation":"(Driscoll and Maliniak 2016, 590)","dontUpdate":true,"noteIndex":0},"citationItems":[{"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locator":"590"}],"schema":"https://github.com/citation-style-language/schema/raw/master/csl-citation.json"} </w:instrText>
      </w:r>
      <w:r w:rsidR="00827A16">
        <w:fldChar w:fldCharType="separate"/>
      </w:r>
      <w:bookmarkStart w:id="229" w:name="__Fieldmark__1948_600513872"/>
      <w:r w:rsidR="00827A16" w:rsidRPr="00A35EFD">
        <w:t>(2016, 590)</w:t>
      </w:r>
      <w:bookmarkStart w:id="230" w:name="__Fieldmark__1011_4284355980"/>
      <w:bookmarkStart w:id="231" w:name="__Fieldmark__1307_1735709817"/>
      <w:r w:rsidR="00827A16">
        <w:fldChar w:fldCharType="end"/>
      </w:r>
      <w:bookmarkEnd w:id="229"/>
      <w:bookmarkEnd w:id="230"/>
      <w:bookmarkEnd w:id="231"/>
      <w:r w:rsidR="00827A16">
        <w:t xml:space="preserve"> </w:t>
      </w:r>
      <w:r>
        <w:rPr>
          <w:lang w:val="en-US"/>
        </w:rPr>
        <w:t xml:space="preserve">point out, “because of Georgia’s location and its contested map, it is a security liability from the point of view of many in the West”.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more forceful Western response would </w:t>
      </w:r>
      <w:r>
        <w:rPr>
          <w:lang w:val="en-US"/>
        </w:rPr>
        <w:lastRenderedPageBreak/>
        <w:t xml:space="preserve">have only escalated the situation since Russia’s actions were chosen through a calculation that its objectives could be accomplished at reasonable cost. </w:t>
      </w:r>
    </w:p>
    <w:p w14:paraId="3E0AC0CE" w14:textId="77777777" w:rsidR="0078343A" w:rsidRDefault="007878F0">
      <w:pPr>
        <w:pStyle w:val="Heading3"/>
        <w:spacing w:before="0" w:after="200" w:line="276" w:lineRule="auto"/>
        <w:ind w:left="-15" w:right="10"/>
        <w:rPr>
          <w:lang w:val="en-US"/>
        </w:rPr>
      </w:pPr>
      <w:bookmarkStart w:id="232" w:name="_15u7zsw4j3sl"/>
      <w:bookmarkEnd w:id="232"/>
      <w:r>
        <w:rPr>
          <w:lang w:val="en-US"/>
        </w:rPr>
        <w:t>Ukraine (2014)</w:t>
      </w:r>
    </w:p>
    <w:p w14:paraId="3D9373CE" w14:textId="65D42BF2" w:rsidR="0078343A" w:rsidRDefault="007878F0">
      <w:pPr>
        <w:pStyle w:val="Newparagraph"/>
        <w:ind w:firstLine="0"/>
        <w:rPr>
          <w:lang w:val="en-US"/>
        </w:rPr>
      </w:pPr>
      <w:r>
        <w:rPr>
          <w:lang w:val="en-US"/>
        </w:rPr>
        <w:t xml:space="preserve">Can efficiency calculations alone explain the single-domain response in Estonia versus the multi-domain engagement in Georgia? One might argue that Russia values the stakes differently in each conflict and thus the geographical correlation observed in Table 2 is spurious. Indeed, Russia let Estonia join NATO without a fight in 2004 and merely sought to register a protest vote in 2007 when Tallinn moved a Soviet statue. By contrast, Russia had supported Georgian separatists since the early 1990s and was highly resolved to ward off Western encroachment. The Ukraine case, however, finds this alternative account wanting. The seat of the medieval Kievan Rus empire is more salient in Russian nationalist mythology than Georgia, a peripheral outpost in the Caucuses far from Moscow, and the Black Sea port of Sevastopol also makes Crimea more strategically relevant. If Russian moves were motivated solely by efficiency rather than constrained deterrence, then we would expect more overt Russian military efforts in Ukraine, as in Georgia. On the contrary, despite Russia’s higher valuation of the stakes in Ukraine, we observe considerable restraint. Despite five years of protracted war—killing nearly ten thousand and displacing millions—so far there has occurred neither large-scale combined arms warfare nor unrestrained ethnic cleansing. Indeed, cumulative civilian deaths plateaued at about 4000 in 2015 </w:t>
      </w:r>
      <w:r>
        <w:fldChar w:fldCharType="begin"/>
      </w:r>
      <w:r w:rsidR="00827A16">
        <w:instrText xml:space="preserve"> ADDIN ZOTERO_ITEM CSL_CITATION {"citationID":"apdgqcnrn7","properties":{"formattedCitation":"(Driscoll and Steinert-Threlkeld 2019)","plainCitation":"(Driscoll and Steinert-Threlkeld 2019)","noteIndex":0},"citationItems":[{"id":"ddTLocpo/XVAAc5xS","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fldChar w:fldCharType="separate"/>
      </w:r>
      <w:bookmarkStart w:id="233" w:name="__Fieldmark__1970_600513872"/>
      <w:r>
        <w:rPr>
          <w:lang w:val="en-US"/>
        </w:rPr>
        <w:t>(</w:t>
      </w:r>
      <w:bookmarkStart w:id="234" w:name="__Fieldmark__1024_4284355980"/>
      <w:r>
        <w:rPr>
          <w:lang w:val="en-US"/>
        </w:rPr>
        <w:t>D</w:t>
      </w:r>
      <w:bookmarkStart w:id="235" w:name="__Fieldmark__1340_1735709817"/>
      <w:r>
        <w:rPr>
          <w:lang w:val="en-US"/>
        </w:rPr>
        <w:t>riscoll and Steinert-Threlkeld 2019)</w:t>
      </w:r>
      <w:r>
        <w:fldChar w:fldCharType="end"/>
      </w:r>
      <w:bookmarkEnd w:id="233"/>
      <w:bookmarkEnd w:id="234"/>
      <w:bookmarkEnd w:id="235"/>
      <w:r>
        <w:rPr>
          <w:lang w:val="en-US"/>
        </w:rPr>
        <w:t xml:space="preserve">. The fact that the costs of war could be much higher, </w:t>
      </w:r>
      <w:r>
        <w:rPr>
          <w:lang w:val="en-US"/>
        </w:rPr>
        <w:lastRenderedPageBreak/>
        <w:t>together with efforts made to allow both sides to save face, is suggestive of Russian motives for restraint.</w:t>
      </w:r>
      <w:r>
        <w:rPr>
          <w:rStyle w:val="FootnoteAnchor"/>
          <w:lang w:val="en-US"/>
        </w:rPr>
        <w:footnoteReference w:id="7"/>
      </w:r>
    </w:p>
    <w:p w14:paraId="5CCE7EED" w14:textId="7BE40931" w:rsidR="0078343A" w:rsidRDefault="007878F0">
      <w:pPr>
        <w:pStyle w:val="Newparagraph"/>
      </w:pPr>
      <w:r>
        <w:rPr>
          <w:lang w:val="en-US"/>
        </w:rPr>
        <w:t xml:space="preserve">Militating against the efficiency explanation, Russia took pains to create a fig leaf of ambiguity about the identity of Russian troops, the presence of Russian heavy weapons, and its role in orchestrating disinformation campaigns. Even though NATO has no formal commitment to Ukraine, c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 </w:t>
      </w:r>
      <w:r>
        <w:fldChar w:fldCharType="begin"/>
      </w:r>
      <w:r w:rsidR="00827A16">
        <w:instrText xml:space="preserve"> ADDIN ZOTERO_ITEM CSL_CITATION {"citationID":"a2jb2un2dlv","properties":{"formattedCitation":"(Smith-Spark and Masters 2018)","plainCitation":"(Smith-Spark and Masters 2018)","noteIndex":0},"citationItems":[{"id":"ddTLocpo/z6kYQpDY","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fldChar w:fldCharType="separate"/>
      </w:r>
      <w:bookmarkStart w:id="236" w:name="__Fieldmark__2004_600513872"/>
      <w:r>
        <w:rPr>
          <w:lang w:val="en-US"/>
        </w:rPr>
        <w:t>(</w:t>
      </w:r>
      <w:bookmarkStart w:id="237" w:name="__Fieldmark__1052_4284355980"/>
      <w:r>
        <w:rPr>
          <w:lang w:val="en-US"/>
        </w:rPr>
        <w:t>S</w:t>
      </w:r>
      <w:bookmarkStart w:id="238" w:name="__Fieldmark__1370_1735709817"/>
      <w:r>
        <w:rPr>
          <w:lang w:val="en-US"/>
        </w:rPr>
        <w:t>mith-Spark and Masters 2018)</w:t>
      </w:r>
      <w:r>
        <w:fldChar w:fldCharType="end"/>
      </w:r>
      <w:bookmarkEnd w:id="236"/>
      <w:bookmarkEnd w:id="237"/>
      <w:bookmarkEnd w:id="238"/>
      <w:r>
        <w:rPr>
          <w:lang w:val="en-US"/>
        </w:rPr>
        <w:t xml:space="preserve">. Russia has also not realized significant gain for all of its creative efforts in cyberspace </w:t>
      </w:r>
      <w:r>
        <w:fldChar w:fldCharType="begin"/>
      </w:r>
      <w:r w:rsidR="00827A16">
        <w:instrText xml:space="preserve"> ADDIN ZOTERO_ITEM CSL_CITATION {"citationID":"a1s75s5j53e","properties":{"formattedCitation":"(Baezner and Robin 2017)","plainCitation":"(Baezner and Robin 2017)","noteIndex":0},"citationItems":[{"id":"ddTLocpo/VE6H7ncl","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schema":"https://github.com/citation-style-language/schema/raw/master/csl-citation.json"} </w:instrText>
      </w:r>
      <w:r>
        <w:fldChar w:fldCharType="separate"/>
      </w:r>
      <w:bookmarkStart w:id="239" w:name="__Fieldmark__2015_600513872"/>
      <w:r>
        <w:rPr>
          <w:lang w:val="en-US"/>
        </w:rPr>
        <w:t>(</w:t>
      </w:r>
      <w:bookmarkStart w:id="240" w:name="__Fieldmark__1059_4284355980"/>
      <w:r>
        <w:rPr>
          <w:lang w:val="en-US"/>
        </w:rPr>
        <w:t>B</w:t>
      </w:r>
      <w:bookmarkStart w:id="241" w:name="__Fieldmark__1388_1735709817"/>
      <w:r>
        <w:rPr>
          <w:lang w:val="en-US"/>
        </w:rPr>
        <w:t>aezner and Robin 2017)</w:t>
      </w:r>
      <w:r>
        <w:fldChar w:fldCharType="end"/>
      </w:r>
      <w:bookmarkEnd w:id="239"/>
      <w:bookmarkEnd w:id="240"/>
      <w:bookmarkEnd w:id="241"/>
      <w:r>
        <w:rPr>
          <w:lang w:val="en-US"/>
        </w:rPr>
        <w:t xml:space="preserve">. Endemic Russian cyber-attacks and information operations have had little impact on battlefield events </w:t>
      </w:r>
      <w:r>
        <w:fldChar w:fldCharType="begin"/>
      </w:r>
      <w:r w:rsidR="00827A16">
        <w:instrText xml:space="preserve"> ADDIN ZOTERO_ITEM CSL_CITATION {"citationID":"a1na8v95m37","properties":{"formattedCitation":"(Kostyuk and Zhukov 2019)","plainCitation":"(Kostyuk and Zhukov 2019)","noteIndex":0},"citationItems":[{"id":"ddTLocpo/qONZgu8Z","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fldChar w:fldCharType="separate"/>
      </w:r>
      <w:bookmarkStart w:id="242" w:name="__Fieldmark__2026_600513872"/>
      <w:r>
        <w:rPr>
          <w:lang w:val="en-US"/>
        </w:rPr>
        <w:t>(</w:t>
      </w:r>
      <w:bookmarkStart w:id="243" w:name="__Fieldmark__1066_4284355980"/>
      <w:r>
        <w:rPr>
          <w:lang w:val="en-US"/>
        </w:rPr>
        <w:t>K</w:t>
      </w:r>
      <w:bookmarkStart w:id="244" w:name="__Fieldmark__1398_1735709817"/>
      <w:r>
        <w:rPr>
          <w:lang w:val="en-US"/>
        </w:rPr>
        <w:t>ostyuk and Zhukov 2019)</w:t>
      </w:r>
      <w:r>
        <w:fldChar w:fldCharType="end"/>
      </w:r>
      <w:bookmarkEnd w:id="242"/>
      <w:bookmarkEnd w:id="243"/>
      <w:bookmarkEnd w:id="244"/>
      <w:r>
        <w:rPr>
          <w:lang w:val="en-US"/>
        </w:rPr>
        <w:t xml:space="preserve">. Even as social media manipulation is supposedly a Russian specialty, pro-Kremlin narratives have never really taken hold in Western Ukraine </w:t>
      </w:r>
      <w:r>
        <w:fldChar w:fldCharType="begin"/>
      </w:r>
      <w:r w:rsidR="00827A16">
        <w:instrText xml:space="preserve"> ADDIN ZOTERO_ITEM CSL_CITATION {"citationID":"a2ope2d4aog","properties":{"formattedCitation":"(Driscoll and Steinert-Threlkeld 2019)","plainCitation":"(Driscoll and Steinert-Threlkeld 2019)","noteIndex":0},"citationItems":[{"id":"ddTLocpo/XVAAc5xS","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fldChar w:fldCharType="separate"/>
      </w:r>
      <w:bookmarkStart w:id="245" w:name="__Fieldmark__2037_600513872"/>
      <w:r>
        <w:rPr>
          <w:lang w:val="en-US"/>
        </w:rPr>
        <w:t>(</w:t>
      </w:r>
      <w:bookmarkStart w:id="246" w:name="__Fieldmark__1073_4284355980"/>
      <w:r>
        <w:rPr>
          <w:lang w:val="en-US"/>
        </w:rPr>
        <w:t>D</w:t>
      </w:r>
      <w:bookmarkStart w:id="247" w:name="__Fieldmark__1406_1735709817"/>
      <w:r>
        <w:rPr>
          <w:lang w:val="en-US"/>
        </w:rPr>
        <w:t>riscoll and Steinert-Threlkeld 2019)</w:t>
      </w:r>
      <w:r>
        <w:fldChar w:fldCharType="end"/>
      </w:r>
      <w:bookmarkEnd w:id="245"/>
      <w:bookmarkEnd w:id="246"/>
      <w:bookmarkEnd w:id="247"/>
      <w:r>
        <w:rPr>
          <w:lang w:val="en-US"/>
        </w:rPr>
        <w:t xml:space="preserve">. The cyber domain is especially attractive for a risk-averse opportunist, providing lots of ways to do something without doing too much. As Brantley et. al. points out, the modal diversity of conflict in Ukraine has lacked sufficient intensity to warrant outside intervention </w:t>
      </w:r>
      <w:r>
        <w:fldChar w:fldCharType="begin"/>
      </w:r>
      <w:r w:rsidR="00827A16">
        <w:instrText xml:space="preserve"> ADDIN ZOTERO_ITEM CSL_CITATION {"citationID":"a14s0u1os2v","properties":{"formattedCitation":"(Brantly, Cal, and Winkelstein 2017)","plainCitation":"(Brantly, Cal, and Winkelstein 2017)","noteIndex":0},"citationItems":[{"id":"ddTLocpo/rqVy04nR","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instrText>
      </w:r>
      <w:r>
        <w:fldChar w:fldCharType="separate"/>
      </w:r>
      <w:bookmarkStart w:id="248" w:name="__Fieldmark__2048_600513872"/>
      <w:r>
        <w:rPr>
          <w:lang w:val="en-US"/>
        </w:rPr>
        <w:t>(</w:t>
      </w:r>
      <w:bookmarkStart w:id="249" w:name="__Fieldmark__1080_4284355980"/>
      <w:r>
        <w:rPr>
          <w:lang w:val="en-US"/>
        </w:rPr>
        <w:t>B</w:t>
      </w:r>
      <w:bookmarkStart w:id="250" w:name="__Fieldmark__1415_1735709817"/>
      <w:r>
        <w:rPr>
          <w:lang w:val="en-US"/>
        </w:rPr>
        <w:t>rantly, Cal, and Winkelstein 2017)</w:t>
      </w:r>
      <w:r>
        <w:fldChar w:fldCharType="end"/>
      </w:r>
      <w:bookmarkEnd w:id="248"/>
      <w:bookmarkEnd w:id="249"/>
      <w:bookmarkEnd w:id="250"/>
      <w:r>
        <w:rPr>
          <w:lang w:val="en-US"/>
        </w:rPr>
        <w:t xml:space="preserve">. Russia has the ability to impose its will on Ukraine, but it stops short. Russian moves in Ukraine are a second-best option shaped by Western deterrence. </w:t>
      </w:r>
    </w:p>
    <w:p w14:paraId="78E822CF" w14:textId="77777777" w:rsidR="0078343A" w:rsidRDefault="007878F0">
      <w:pPr>
        <w:pStyle w:val="Heading3"/>
        <w:rPr>
          <w:lang w:val="en-US"/>
        </w:rPr>
      </w:pPr>
      <w:bookmarkStart w:id="251" w:name="_p4w3lxqpnd1i"/>
      <w:bookmarkEnd w:id="251"/>
      <w:r>
        <w:rPr>
          <w:lang w:val="en-US"/>
        </w:rPr>
        <w:lastRenderedPageBreak/>
        <w:t>United States (2016)</w:t>
      </w:r>
    </w:p>
    <w:p w14:paraId="7C8C61CC" w14:textId="00396B96" w:rsidR="0078343A" w:rsidRDefault="007878F0">
      <w:pPr>
        <w:pStyle w:val="Newparagraph"/>
        <w:ind w:firstLine="0"/>
      </w:pPr>
      <w:r>
        <w:rPr>
          <w:lang w:val="en-US"/>
        </w:rPr>
        <w:t xml:space="preserve">A U.S. intelligence community statement released soon after the 2016 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r>
        <w:fldChar w:fldCharType="begin"/>
      </w:r>
      <w:r w:rsidR="00827A16">
        <w:instrText xml:space="preserve"> ADDIN ZOTERO_ITEM CSL_CITATION {"citationID":"a24kq888bbb","properties":{"formattedCitation":"(Office of the Director of National Intelligence 2017)","plainCitation":"(Office of the Director of National Intelligence 2017)","noteIndex":0},"citationItems":[{"id":"ddTLocpo/Q6FYi3Ou","uris":["http://zotero.org/users/2506258/items/VGTRCG7G"],"uri":["http://zotero.org/users/2506258/items/VGTRCG7G"],"itemData":{"id":"vJpLM2Bq/IV963za2","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fldChar w:fldCharType="separate"/>
      </w:r>
      <w:bookmarkStart w:id="252" w:name="__Fieldmark__2067_600513872"/>
      <w:r w:rsidR="00A35EFD" w:rsidRPr="00A35EFD">
        <w:t>(Office of the Director of National Intelligence 2017)</w:t>
      </w:r>
      <w:bookmarkStart w:id="253" w:name="__Fieldmark__1093_4284355980"/>
      <w:bookmarkStart w:id="254" w:name="__Fieldmark__1431_1735709817"/>
      <w:r>
        <w:fldChar w:fldCharType="end"/>
      </w:r>
      <w:bookmarkEnd w:id="252"/>
      <w:bookmarkEnd w:id="253"/>
      <w:bookmarkEnd w:id="254"/>
      <w:r>
        <w:rPr>
          <w:rStyle w:val="FootnoteCharacters"/>
          <w:lang w:val="en-US"/>
        </w:rPr>
        <w:t>.</w:t>
      </w:r>
      <w:r>
        <w:rPr>
          <w:lang w:val="en-US"/>
        </w:rPr>
        <w:t xml:space="preserve"> Moscow’s influence operations might thus be described as unrestrained, even brazen, and thus motivated entirely by efficiency calculations. Yet the choice to pursue this course of action in the first place was very much constrained by the implicit deterrence posture of the United States. Russia can safely assume that the most powerful military in the world will retaliate for armed attacks directly against its vital interests. While the United States had not designated its electoral processes “critical infrastructure” to explicitly signal that cyber interference against them might be proscribed, Russia still had to consider America’s power to retaliate.  Russia sought opportunities to impose costs and seek benefits while minimizing the risk of retaliation, and it found them in covert manipulation of democratic discourse. Indeed, Russia's electoral interference has gone essentially unpunished by the United States to date, aside from the expulsion of some Russian intelligence officers and the application of some additional sanctions to an already heavy regime put in place after Ukraine. 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 </w:t>
      </w:r>
      <w:r>
        <w:fldChar w:fldCharType="begin"/>
      </w:r>
      <w:r w:rsidR="00827A16">
        <w:instrText xml:space="preserve"> ADDIN ZOTERO_ITEM CSL_CITATION {"citationID":"a86idd1lq4","properties":{"formattedCitation":"(Gelman and Azari 2017)","plainCitation":"(Gelman and Azari 2017)","noteIndex":0},"citationItems":[{"id":"ddTLocpo/h82CmioA","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fldChar w:fldCharType="separate"/>
      </w:r>
      <w:bookmarkStart w:id="255" w:name="__Fieldmark__2079_600513872"/>
      <w:r>
        <w:rPr>
          <w:lang w:val="en-US"/>
        </w:rPr>
        <w:t>(</w:t>
      </w:r>
      <w:bookmarkStart w:id="256" w:name="__Fieldmark__1101_4284355980"/>
      <w:r>
        <w:rPr>
          <w:lang w:val="en-US"/>
        </w:rPr>
        <w:t>G</w:t>
      </w:r>
      <w:bookmarkStart w:id="257" w:name="__Fieldmark__1466_1735709817"/>
      <w:r>
        <w:rPr>
          <w:lang w:val="en-US"/>
        </w:rPr>
        <w:t>elman and Azari 2017)</w:t>
      </w:r>
      <w:r>
        <w:fldChar w:fldCharType="end"/>
      </w:r>
      <w:bookmarkEnd w:id="255"/>
      <w:bookmarkEnd w:id="256"/>
      <w:bookmarkEnd w:id="257"/>
      <w:r>
        <w:rPr>
          <w:lang w:val="en-US"/>
        </w:rPr>
        <w:t xml:space="preserve">. Russian information operations were a low-cost gamble to influence an overdetermined outcome. </w:t>
      </w:r>
    </w:p>
    <w:p w14:paraId="3090C007" w14:textId="77777777" w:rsidR="0078343A" w:rsidRDefault="007878F0">
      <w:pPr>
        <w:pStyle w:val="Heading2"/>
        <w:spacing w:before="0" w:after="200" w:line="276" w:lineRule="auto"/>
        <w:ind w:left="-15" w:right="10"/>
        <w:rPr>
          <w:lang w:val="en-US"/>
        </w:rPr>
      </w:pPr>
      <w:bookmarkStart w:id="258" w:name="_cs8vg3ebxn8j"/>
      <w:bookmarkEnd w:id="258"/>
      <w:r>
        <w:rPr>
          <w:lang w:val="en-US"/>
        </w:rPr>
        <w:lastRenderedPageBreak/>
        <w:t>Discussion</w:t>
      </w:r>
    </w:p>
    <w:p w14:paraId="3C239C31" w14:textId="77777777" w:rsidR="0078343A" w:rsidRDefault="007878F0">
      <w:pPr>
        <w:pStyle w:val="Newparagraph"/>
        <w:ind w:firstLine="0"/>
        <w:rPr>
          <w:lang w:val="en-US"/>
        </w:rPr>
      </w:pPr>
      <w:r>
        <w:rPr>
          <w:lang w:val="en-US"/>
        </w:rPr>
        <w:t xml:space="preserve">The overall pattern of recent Russian intervention is largely consistent with our hypothesis that deterrence encourages capable actors to engage in calculated restraint. As the deterrence gradient declines from West to East, Russia has more freedom to pursue its international objectives. Geography does not determine deterrence, but it is correlated with other factors like military power, NATO membership, and the proximity of interests that do shape deterrence credibility. While the degree of Russian interest does vary across these cases, the case of Ukraine demonstrates that Russia is sensitive to deterrence even when its interests are high. Differences in Russian choices also cannot be explained simply as an artefact of more options becoming available over time (i.e., maturation).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it. </w:t>
      </w:r>
    </w:p>
    <w:p w14:paraId="3D2BE0DD" w14:textId="77777777" w:rsidR="0078343A" w:rsidRDefault="007878F0">
      <w:pPr>
        <w:pStyle w:val="Heading1"/>
        <w:spacing w:before="0" w:after="200" w:line="276" w:lineRule="auto"/>
        <w:ind w:left="-15" w:right="10"/>
        <w:rPr>
          <w:lang w:val="en-US"/>
        </w:rPr>
      </w:pPr>
      <w:bookmarkStart w:id="259" w:name="_6h0561asae7s"/>
      <w:bookmarkEnd w:id="259"/>
      <w:r>
        <w:rPr>
          <w:lang w:val="en-US"/>
        </w:rPr>
        <w:t>Every Silver Lining's Got a Touch of Gray</w:t>
      </w:r>
    </w:p>
    <w:p w14:paraId="575E48B0" w14:textId="597EEA70" w:rsidR="0078343A" w:rsidRDefault="007878F0">
      <w:pPr>
        <w:pStyle w:val="Newparagraph"/>
        <w:ind w:firstLine="0"/>
        <w:rPr>
          <w:lang w:val="en-US"/>
        </w:rPr>
      </w:pPr>
      <w:r>
        <w:rPr>
          <w:lang w:val="en-US"/>
        </w:rPr>
        <w:t>Gray zone conflict occurs when capable actors intentionally limit the intensity or capacity of aggression and refrain from escalation. It differs from other forms of irregular or asymmetric warfare that are also limited</w:t>
      </w:r>
      <w:r w:rsidR="00827A16">
        <w:rPr>
          <w:lang w:val="en-US"/>
        </w:rPr>
        <w:t xml:space="preserve"> but</w:t>
      </w:r>
      <w:r>
        <w:rPr>
          <w:lang w:val="en-US"/>
        </w:rPr>
        <w:t xml:space="preserve"> because one of the combatants simply lacks the means to escalate. Unlimited war for the guerrilla will be limited war for the state. Gray zone actors, by contrast, exercise calculated restraint out of concern for the potential consequences of aggression. Adversaries who no longer possess monolithic interests will also prefer to compete around the edges rather than openly confront opponents, concerned that the maximization of military power would undermine larger political objectives. Limited conflict, ironically enough, </w:t>
      </w:r>
      <w:r>
        <w:rPr>
          <w:lang w:val="en-US"/>
        </w:rPr>
        <w:lastRenderedPageBreak/>
        <w:t>is a symptom of deterrence success. Gray zone conflict, conversely, may be a reflection of weakness more than an expression of strength.</w:t>
      </w:r>
    </w:p>
    <w:p w14:paraId="57176FF0" w14:textId="77777777" w:rsidR="0078343A" w:rsidRDefault="007878F0">
      <w:pPr>
        <w:pStyle w:val="Newparagraph"/>
        <w:rPr>
          <w:lang w:val="en-US"/>
        </w:rPr>
      </w:pPr>
      <w:r>
        <w:rPr>
          <w:lang w:val="en-US"/>
        </w:rPr>
        <w:t xml:space="preserve">The good news is that gray zone conflict is symptomatic of deterrence success. The bad news is that gray zone conflict probes the threshold of deterrence effectiveness. A nation’s interests tend to vary across different issue areas, as does its ability to project military power to back up deterrent threats. Therefore, we expect conflict severity to be greater wherever there are questions about the willingness or ability of deterrers to respond forcefully. 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w:t>
      </w:r>
    </w:p>
    <w:p w14:paraId="392E2886" w14:textId="77777777" w:rsidR="0078343A" w:rsidRDefault="007878F0">
      <w:pPr>
        <w:pStyle w:val="Newparagraph"/>
        <w:rPr>
          <w:lang w:val="en-US"/>
        </w:rPr>
      </w:pPr>
      <w:r>
        <w:rPr>
          <w:lang w:val="en-US"/>
        </w:rPr>
        <w:t xml:space="preserve">Just as there is a gray zone between war and peace, the distinction between effective and ineffective deterrence is also fuzzy. We have introduced the notion of the deterrence gradient, a straightforward extrapolation from 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14:paraId="3AD56A75" w14:textId="77777777" w:rsidR="0078343A" w:rsidRDefault="007878F0">
      <w:pPr>
        <w:pStyle w:val="Newparagraph"/>
        <w:rPr>
          <w:lang w:val="en-US"/>
        </w:rPr>
      </w:pPr>
      <w:r>
        <w:rPr>
          <w:lang w:val="en-US"/>
        </w:rPr>
        <w:lastRenderedPageBreak/>
        <w:t xml:space="preserve">We have used the same cases that have raised alarms about the dangers of gray zone conflict—Russian incursions in Georgia and Ukraine and cyber campaigns targeting many other countries—to test our alternative explanation. Deterrence credibility is highest for United States immediate deterrence and lowest in Russia’s Eurasian backyard, with decreasing values for Western NATO members, newer Eastern members, and European non-members. We found that Russia systematically reduces operational intensity along the deterrence 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general-purpose capability that it can use at will to destabilize any Western democracy or undermine any deterrence posture. Rather it acts opportunistically as circumstances enable it to hassle adversaries and their clients without, however, risking a military confrontation that Moscow does not desire. The flip side of this logic, however, is that Russia is willing to call NATO’s bluffs in cases where it can reasonably expect that NATO is unwilling to intervene. The case of Georgia (and even more so Chechnya and less so Ukraine) illustrates Russian willingness to prioritize effectiveness at the price of efficiency (i.e., take the gloves off) when there is little prospect of NATO punishment. </w:t>
      </w:r>
    </w:p>
    <w:p w14:paraId="2861D2D0" w14:textId="33C8DB12" w:rsidR="0078343A" w:rsidRDefault="007878F0">
      <w:pPr>
        <w:pStyle w:val="Newparagraph"/>
      </w:pPr>
      <w:r>
        <w:rPr>
          <w:lang w:val="en-US"/>
        </w:rPr>
        <w:t xml:space="preserve">This argument has implications for the debate over NATO expansion after the Cold War </w:t>
      </w:r>
      <w:r>
        <w:fldChar w:fldCharType="begin"/>
      </w:r>
      <w:r w:rsidR="00827A16">
        <w:instrText xml:space="preserve"> ADDIN ZOTERO_ITEM CSL_CITATION {"citationID":"a2nhj5oke5a","properties":{"formattedCitation":"(Shifrinson 2016)","plainCitation":"(Shifrinson 2016)","noteIndex":0},"citationItems":[{"id":"ddTLocpo/XoHgOFVr","uris":["http://zotero.org/users/2506258/items/94N62MV7"],"uri":["http://zotero.org/users/2506258/items/94N62MV7"],"itemData":{"id":28138,"type":"article-journal","title":"Deal or No Deal? The End of the Cold War and the U.S. Offer to Limit NATO Expansion","container-title":"International Security","page":"7-44","volume":"40","issue":"4","source":"DOI.org (Crossref)","DOI":"10.1162/ISEC_a_00236","ISSN":"0162-2889, 1531-4804","title-short":"Deal or No Deal?","journalAbbreviation":"International Security","language":"en","author":[{"family":"Shifrinson","given":"Joshua R. Itzkowitz"}],"issued":{"date-parts":[["2016",4]]}}}],"schema":"https://github.com/citation-style-language/schema/raw/master/csl-citation.json"} </w:instrText>
      </w:r>
      <w:r>
        <w:fldChar w:fldCharType="separate"/>
      </w:r>
      <w:bookmarkStart w:id="260" w:name="__Fieldmark__2114_600513872"/>
      <w:r>
        <w:rPr>
          <w:lang w:val="en-US"/>
        </w:rPr>
        <w:t>(</w:t>
      </w:r>
      <w:bookmarkStart w:id="261" w:name="__Fieldmark__1122_4284355980"/>
      <w:r>
        <w:rPr>
          <w:lang w:val="en-US"/>
        </w:rPr>
        <w:t>S</w:t>
      </w:r>
      <w:bookmarkStart w:id="262" w:name="__Fieldmark__1546_1735709817"/>
      <w:r>
        <w:rPr>
          <w:lang w:val="en-US"/>
        </w:rPr>
        <w:t>hifrinson 2016)</w:t>
      </w:r>
      <w:r>
        <w:fldChar w:fldCharType="end"/>
      </w:r>
      <w:bookmarkEnd w:id="260"/>
      <w:bookmarkEnd w:id="261"/>
      <w:bookmarkEnd w:id="262"/>
      <w:r>
        <w:rPr>
          <w:lang w:val="en-US"/>
        </w:rPr>
        <w:t xml:space="preserve">. When expansion is posed in starkly binary terms, expansion is seen as either a stabilizing force for Europe in the face of Russian recidivism or an irresponsible provocation of legitimate Russian security interests </w:t>
      </w:r>
      <w:r w:rsidR="00827A16">
        <w:rPr>
          <w:lang w:val="en-US"/>
        </w:rPr>
        <w:t>fueled</w:t>
      </w:r>
      <w:r>
        <w:rPr>
          <w:lang w:val="en-US"/>
        </w:rPr>
        <w:t xml:space="preserve"> by liberal delusions </w:t>
      </w:r>
      <w:r>
        <w:fldChar w:fldCharType="begin"/>
      </w:r>
      <w:r w:rsidR="00827A16">
        <w:instrText xml:space="preserve"> ADDIN ZOTERO_ITEM CSL_CITATION {"citationID":"a15lci2vnr1","properties":{"formattedCitation":"(McFaul, Sestanovich, and Mearsheimer 2014; Mearsheimer 2014)","plainCitation":"(McFaul, Sestanovich, and Mearsheimer 2014; Mearsheimer 2014)","noteIndex":0},"citationItems":[{"id":"ddTLocpo/lKa7XVVc","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ddTLocpo/oJGJnNCX","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fldChar w:fldCharType="separate"/>
      </w:r>
      <w:bookmarkStart w:id="263" w:name="__Fieldmark__2127_600513872"/>
      <w:r>
        <w:rPr>
          <w:lang w:val="en-US"/>
        </w:rPr>
        <w:t>(</w:t>
      </w:r>
      <w:bookmarkStart w:id="264" w:name="__Fieldmark__1129_4284355980"/>
      <w:r>
        <w:rPr>
          <w:lang w:val="en-US"/>
        </w:rPr>
        <w:t>M</w:t>
      </w:r>
      <w:bookmarkStart w:id="265" w:name="__Fieldmark__1556_1735709817"/>
      <w:r>
        <w:rPr>
          <w:lang w:val="en-US"/>
        </w:rPr>
        <w:t>cFaul, Sestanovich, and Mearsheimer 2014; Mearsheimer 2014)</w:t>
      </w:r>
      <w:r>
        <w:fldChar w:fldCharType="end"/>
      </w:r>
      <w:bookmarkEnd w:id="263"/>
      <w:bookmarkEnd w:id="264"/>
      <w:bookmarkEnd w:id="265"/>
      <w:r>
        <w:rPr>
          <w:lang w:val="en-US"/>
        </w:rPr>
        <w:t xml:space="preserve">. If deterrence and conflict are continuous variables, however, then the real question is not simply whether NATO should or should not have </w:t>
      </w:r>
      <w:r>
        <w:rPr>
          <w:lang w:val="en-US"/>
        </w:rPr>
        <w:lastRenderedPageBreak/>
        <w:t>expanded its security guarantees, but how far. One might thus argue that the first round of expansion to include the Eastern-Central countries (Poland, Hungary, Czech Republic) under the NATO umbrella helped to stabilize an historically conflict-prone part of Europe. After the fall of the Soviet Union and during a period of military and economic weakness, moreover, Russia was grudgingly willing to accept a downward revision of its European influence. One might also debate whether later rounds which brought in Baltic and Balkan countries made sense in whole or part. This is not the place to debate this history. We merely wish to point out that the alternative perspectives of NATO provocation and Russian aggression are better conceived as context specific variables rather than absolute qualities of either actor. The right question is not whether NATO should have expanded, but how far.</w:t>
      </w:r>
    </w:p>
    <w:p w14:paraId="4BE133E7" w14:textId="77777777" w:rsidR="0078343A" w:rsidRDefault="007878F0">
      <w:pPr>
        <w:pStyle w:val="Newparagraph"/>
        <w:rPr>
          <w:lang w:val="en-US"/>
        </w:rPr>
      </w:pPr>
      <w:r>
        <w:rPr>
          <w:lang w:val="en-US"/>
        </w:rP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w:t>
      </w:r>
      <w:r>
        <w:rPr>
          <w:lang w:val="en-US"/>
        </w:rPr>
        <w:lastRenderedPageBreak/>
        <w:t>averse opportunists.  Just as gray zone conflict is symptomatic of deterrence success, the increasing incidence of Russian provocation may be symptomatic of a closing window for its effectiveness, such as it is.</w:t>
      </w:r>
    </w:p>
    <w:p w14:paraId="1991038E" w14:textId="77777777" w:rsidR="0078343A" w:rsidRDefault="007878F0">
      <w:pPr>
        <w:pStyle w:val="Newparagraph"/>
        <w:rPr>
          <w:lang w:val="en-US"/>
        </w:rPr>
      </w:pPr>
      <w:r>
        <w:rPr>
          <w:lang w:val="en-US"/>
        </w:rP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p w14:paraId="631A4632" w14:textId="11BCB2DD" w:rsidR="0078343A" w:rsidRPr="00A14D5C" w:rsidRDefault="007878F0" w:rsidP="00A14D5C">
      <w:pPr>
        <w:pStyle w:val="Newparagraph"/>
      </w:pPr>
      <w:r>
        <w:rPr>
          <w:lang w:val="en-US"/>
        </w:rPr>
        <w:t xml:space="preserve">While Russian cyberattacks </w:t>
      </w:r>
      <w:r w:rsidR="00827A16">
        <w:rPr>
          <w:lang w:val="en-US"/>
        </w:rPr>
        <w:t xml:space="preserve">are </w:t>
      </w:r>
      <w:r>
        <w:rPr>
          <w:lang w:val="en-US"/>
        </w:rPr>
        <w:t xml:space="preserve">the focus of our empirical analysis, the theory should apply more broadly to all cases of gray zone conflict. Chinese incursions in the South China Sea offer another potential test. China’s use of “little blue men” suggests that Chinese opportunism and restraint are both enabling and constraining its foreign policy. That is, Beijing appears to fear that the use of more intense military operations risks provoking a Western response that both sides hope to avoid </w:t>
      </w:r>
      <w:r>
        <w:fldChar w:fldCharType="begin"/>
      </w:r>
      <w:r w:rsidR="00827A16">
        <w:instrText xml:space="preserve"> ADDIN ZOTERO_ITEM CSL_CITATION {"citationID":"a28p5lovodh","properties":{"formattedCitation":"(Zhang 2019)","plainCitation":"(Zhang 2019)","noteIndex":0},"citationItems":[{"id":"ddTLocpo/ufjEv91r","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 </w:instrText>
      </w:r>
      <w:r>
        <w:fldChar w:fldCharType="separate"/>
      </w:r>
      <w:bookmarkStart w:id="266" w:name="__Fieldmark__2144_600513872"/>
      <w:r>
        <w:rPr>
          <w:lang w:val="en-US"/>
        </w:rPr>
        <w:t>(</w:t>
      </w:r>
      <w:bookmarkStart w:id="267" w:name="__Fieldmark__1140_4284355980"/>
      <w:r>
        <w:rPr>
          <w:lang w:val="en-US"/>
        </w:rPr>
        <w:t>Z</w:t>
      </w:r>
      <w:bookmarkStart w:id="268" w:name="__Fieldmark__1580_1735709817"/>
      <w:r>
        <w:rPr>
          <w:lang w:val="en-US"/>
        </w:rPr>
        <w:t>hang 2019)</w:t>
      </w:r>
      <w:r>
        <w:fldChar w:fldCharType="end"/>
      </w:r>
      <w:bookmarkEnd w:id="266"/>
      <w:bookmarkEnd w:id="267"/>
      <w:bookmarkEnd w:id="268"/>
      <w:r>
        <w:rPr>
          <w:lang w:val="en-US"/>
        </w:rPr>
        <w:t xml:space="preserve">.  Focusing on the credibility of deterrence rather than the novelty of means used for gray-zone conflict can also help to evaluate proper policy responses </w:t>
      </w:r>
      <w:r>
        <w:fldChar w:fldCharType="begin"/>
      </w:r>
      <w:r w:rsidR="00827A16">
        <w:instrText xml:space="preserve"> ADDIN ZOTERO_ITEM CSL_CITATION {"citationID":"arqeuboss3","properties":{"formattedCitation":"(Green et al. 2017)","plainCitation":"(Green et al. 2017)","noteIndex":0},"citationItems":[{"id":"ddTLocpo/NhBMQUJX","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 </w:instrText>
      </w:r>
      <w:r>
        <w:fldChar w:fldCharType="separate"/>
      </w:r>
      <w:bookmarkStart w:id="269" w:name="__Fieldmark__2155_600513872"/>
      <w:r>
        <w:rPr>
          <w:lang w:val="en-US"/>
        </w:rPr>
        <w:t>(</w:t>
      </w:r>
      <w:bookmarkStart w:id="270" w:name="__Fieldmark__1147_4284355980"/>
      <w:r>
        <w:rPr>
          <w:lang w:val="en-US"/>
        </w:rPr>
        <w:t>G</w:t>
      </w:r>
      <w:bookmarkStart w:id="271" w:name="__Fieldmark__1590_1735709817"/>
      <w:r>
        <w:rPr>
          <w:lang w:val="en-US"/>
        </w:rPr>
        <w:t>reen et al. 2017)</w:t>
      </w:r>
      <w:r>
        <w:fldChar w:fldCharType="end"/>
      </w:r>
      <w:bookmarkEnd w:id="269"/>
      <w:bookmarkEnd w:id="270"/>
      <w:bookmarkEnd w:id="271"/>
      <w:r>
        <w:rPr>
          <w:lang w:val="en-US"/>
        </w:rPr>
        <w:t>. Confronted with gray zone provocations by capable actors like Russia, China, and Iran, the United States would be well advised to reinforce its strengths while avoiding overextension.</w:t>
      </w:r>
      <w:r>
        <w:br w:type="page"/>
      </w:r>
    </w:p>
    <w:p w14:paraId="0203D272" w14:textId="77777777" w:rsidR="0078343A" w:rsidRDefault="007878F0">
      <w:pPr>
        <w:pStyle w:val="Heading1"/>
        <w:rPr>
          <w:lang w:val="en-US"/>
        </w:rPr>
      </w:pPr>
      <w:r>
        <w:rPr>
          <w:lang w:val="en-US"/>
        </w:rPr>
        <w:lastRenderedPageBreak/>
        <w:t>References</w:t>
      </w:r>
    </w:p>
    <w:p w14:paraId="3F7B078F" w14:textId="77777777" w:rsidR="00827A16" w:rsidRPr="00827A16" w:rsidRDefault="007878F0" w:rsidP="00827A16">
      <w:pPr>
        <w:pStyle w:val="Bibliography"/>
      </w:pPr>
      <w:r>
        <w:fldChar w:fldCharType="begin"/>
      </w:r>
      <w:r w:rsidR="00827A16">
        <w:instrText xml:space="preserve"> ADDIN ZOTERO_BIBL {"uncited":[],"omitted":[],"custom":[]} CSL_BIBLIOGRAPHY </w:instrText>
      </w:r>
      <w:r>
        <w:fldChar w:fldCharType="separate"/>
      </w:r>
      <w:bookmarkStart w:id="272" w:name="__Fieldmark__2168_600513872"/>
      <w:bookmarkStart w:id="273" w:name="__Fieldmark__1156_4284355980"/>
      <w:bookmarkStart w:id="274" w:name="__Fieldmark__1602_1735709817"/>
      <w:r w:rsidR="00827A16" w:rsidRPr="00827A16">
        <w:t xml:space="preserve">Altman, Dan. 2018. “Advancing without Attacking: The Strategic Game around the Use of Force.” </w:t>
      </w:r>
      <w:r w:rsidR="00827A16" w:rsidRPr="00827A16">
        <w:rPr>
          <w:i/>
          <w:iCs/>
        </w:rPr>
        <w:t>Security Studies</w:t>
      </w:r>
      <w:r w:rsidR="00827A16" w:rsidRPr="00827A16">
        <w:t xml:space="preserve"> 27 (1): 58–88. https://doi.org/10.1080/09636412.2017.1360074.</w:t>
      </w:r>
    </w:p>
    <w:p w14:paraId="6DDDBFFB" w14:textId="77777777" w:rsidR="00827A16" w:rsidRPr="00827A16" w:rsidRDefault="00827A16" w:rsidP="00827A16">
      <w:pPr>
        <w:pStyle w:val="Bibliography"/>
      </w:pPr>
      <w:r w:rsidRPr="00827A16">
        <w:t>Angevine, Robert, Warden, John K., Russell Keller, and Clark Frye. 2019. “Learning Lessons from the Ukraine Conflict.” NS D-10367. Institute for Defense Analyses.</w:t>
      </w:r>
    </w:p>
    <w:p w14:paraId="6F1AE183" w14:textId="77777777" w:rsidR="00827A16" w:rsidRPr="00827A16" w:rsidRDefault="00827A16" w:rsidP="00827A16">
      <w:pPr>
        <w:pStyle w:val="Bibliography"/>
      </w:pPr>
      <w:r w:rsidRPr="00827A16">
        <w:t>Baezner, Marie, and Patrice Robin. 2017. “Cyber and Information Warfare in the Ukrainian Conflict.” Report. ETH Zurich. https://doi.org/10.3929/ethz-b-000169634.</w:t>
      </w:r>
    </w:p>
    <w:p w14:paraId="754A5CFE" w14:textId="77777777" w:rsidR="00827A16" w:rsidRPr="00827A16" w:rsidRDefault="00827A16" w:rsidP="00827A16">
      <w:pPr>
        <w:pStyle w:val="Bibliography"/>
      </w:pPr>
      <w:r w:rsidRPr="00827A16">
        <w:t xml:space="preserve">Bak, Daehee. 2018. “Alliance Proximity and Effectiveness of Extended Deterrence.” </w:t>
      </w:r>
      <w:r w:rsidRPr="00827A16">
        <w:rPr>
          <w:i/>
          <w:iCs/>
        </w:rPr>
        <w:t>International Interactions</w:t>
      </w:r>
      <w:r w:rsidRPr="00827A16">
        <w:t xml:space="preserve"> 44 (1): 107–31. https://doi.org/10.1080/03050629.2017.1320995.</w:t>
      </w:r>
    </w:p>
    <w:p w14:paraId="40DE6699" w14:textId="77777777" w:rsidR="00827A16" w:rsidRPr="00827A16" w:rsidRDefault="00827A16" w:rsidP="00827A16">
      <w:pPr>
        <w:pStyle w:val="Bibliography"/>
      </w:pPr>
      <w:r w:rsidRPr="00827A16">
        <w:t xml:space="preserve">Bennett, Andrew, and Colin Elman. 2007. “Case Study Methods in the International Relations Subfield.” </w:t>
      </w:r>
      <w:r w:rsidRPr="00827A16">
        <w:rPr>
          <w:i/>
          <w:iCs/>
        </w:rPr>
        <w:t>Comparative Political Studies</w:t>
      </w:r>
      <w:r w:rsidRPr="00827A16">
        <w:t xml:space="preserve"> 40 (2): 170–95. https://doi.org/10.1177/0010414006296346.</w:t>
      </w:r>
    </w:p>
    <w:p w14:paraId="2F12CBD5" w14:textId="77777777" w:rsidR="00827A16" w:rsidRPr="00827A16" w:rsidRDefault="00827A16" w:rsidP="00827A16">
      <w:pPr>
        <w:pStyle w:val="Bibliography"/>
      </w:pPr>
      <w:r w:rsidRPr="00827A16">
        <w:t xml:space="preserve">Borghard, Erica, and Shawn Lonergan. 2017. “The Logic of Coercion in Cyberspace.” </w:t>
      </w:r>
      <w:r w:rsidRPr="00827A16">
        <w:rPr>
          <w:i/>
          <w:iCs/>
        </w:rPr>
        <w:t>Security Studies</w:t>
      </w:r>
      <w:r w:rsidRPr="00827A16">
        <w:t xml:space="preserve"> 26 (3): 452–81. https://doi.org/10.1080/09636412.2017.1306396.</w:t>
      </w:r>
    </w:p>
    <w:p w14:paraId="7F227275" w14:textId="77777777" w:rsidR="00827A16" w:rsidRPr="00827A16" w:rsidRDefault="00827A16" w:rsidP="00827A16">
      <w:pPr>
        <w:pStyle w:val="Bibliography"/>
      </w:pPr>
      <w:r w:rsidRPr="00827A16">
        <w:t xml:space="preserve">Boulding, Kenneth. 1962. </w:t>
      </w:r>
      <w:r w:rsidRPr="00827A16">
        <w:rPr>
          <w:i/>
          <w:iCs/>
        </w:rPr>
        <w:t>Conflict and Defense: A General Theory</w:t>
      </w:r>
      <w:r w:rsidRPr="00827A16">
        <w:t>. New York: Harper.</w:t>
      </w:r>
    </w:p>
    <w:p w14:paraId="678DE8AA" w14:textId="77777777" w:rsidR="00827A16" w:rsidRPr="00827A16" w:rsidRDefault="00827A16" w:rsidP="00827A16">
      <w:pPr>
        <w:pStyle w:val="Bibliography"/>
      </w:pPr>
      <w:r w:rsidRPr="00827A16">
        <w:t>Bragg, Belinda. 2017. “Integration Report: Gray Zone Conflicts, Challenges, and Opportunities.” Strategic Multi-Layer Assessment (SMA). Arlington, VA. http://nsiteam.com/social/wp-content/uploads/2017/07/Integration-Report-Final-07-13-2017-R.pdf.</w:t>
      </w:r>
    </w:p>
    <w:p w14:paraId="4A23ACD4" w14:textId="77777777" w:rsidR="00827A16" w:rsidRPr="00827A16" w:rsidRDefault="00827A16" w:rsidP="00827A16">
      <w:pPr>
        <w:pStyle w:val="Bibliography"/>
      </w:pPr>
      <w:r w:rsidRPr="00827A16">
        <w:t>Brantly, Aaron, Nerea Cal, and Devlin Winkelstein. 2017. “Defending the Borderland: Ukrainian Military Experiences with IO, Cyber, and EW.” Report. Army Cyber Institute. https://vtechworks.lib.vt.edu/handle/10919/81979.</w:t>
      </w:r>
    </w:p>
    <w:p w14:paraId="55AA3082" w14:textId="77777777" w:rsidR="00827A16" w:rsidRPr="00827A16" w:rsidRDefault="00827A16" w:rsidP="00827A16">
      <w:pPr>
        <w:pStyle w:val="Bibliography"/>
      </w:pPr>
      <w:r w:rsidRPr="00827A16">
        <w:t xml:space="preserve">Brodie, Bernard. 1957. “More About Limited War.” </w:t>
      </w:r>
      <w:r w:rsidRPr="00827A16">
        <w:rPr>
          <w:i/>
          <w:iCs/>
        </w:rPr>
        <w:t>World Politics</w:t>
      </w:r>
      <w:r w:rsidRPr="00827A16">
        <w:t xml:space="preserve"> 10 (1): 112–22. https://doi.org/10.2307/2009228.</w:t>
      </w:r>
    </w:p>
    <w:p w14:paraId="7D13CFDA" w14:textId="77777777" w:rsidR="00827A16" w:rsidRPr="00827A16" w:rsidRDefault="00827A16" w:rsidP="00827A16">
      <w:pPr>
        <w:pStyle w:val="Bibliography"/>
      </w:pPr>
      <w:r w:rsidRPr="00827A16">
        <w:t xml:space="preserve">Brooks, Risa. 2008. </w:t>
      </w:r>
      <w:r w:rsidRPr="00827A16">
        <w:rPr>
          <w:i/>
          <w:iCs/>
        </w:rPr>
        <w:t>Shaping Strategy: The Civil-Military Politics of Strategic Assessment</w:t>
      </w:r>
      <w:r w:rsidRPr="00827A16">
        <w:t>. Princeton, NJ: Princeton University Press.</w:t>
      </w:r>
    </w:p>
    <w:p w14:paraId="7C19DC39" w14:textId="77777777" w:rsidR="00827A16" w:rsidRPr="00827A16" w:rsidRDefault="00827A16" w:rsidP="00827A16">
      <w:pPr>
        <w:pStyle w:val="Bibliography"/>
      </w:pPr>
      <w:r w:rsidRPr="00827A16">
        <w:t xml:space="preserve">Carson, Austin. 2016. “Facing Off and Saving Face: Covert Intervention and Escalation Management in the Korean War.” </w:t>
      </w:r>
      <w:r w:rsidRPr="00827A16">
        <w:rPr>
          <w:i/>
          <w:iCs/>
        </w:rPr>
        <w:t>International Organization</w:t>
      </w:r>
      <w:r w:rsidRPr="00827A16">
        <w:t xml:space="preserve"> 70 (1): 103–31. https://doi.org/10.1017/S0020818315000284.</w:t>
      </w:r>
    </w:p>
    <w:p w14:paraId="072264A1" w14:textId="77777777" w:rsidR="00827A16" w:rsidRPr="00827A16" w:rsidRDefault="00827A16" w:rsidP="00827A16">
      <w:pPr>
        <w:pStyle w:val="Bibliography"/>
      </w:pPr>
      <w:r w:rsidRPr="00827A16">
        <w:t xml:space="preserve">———. 2018. </w:t>
      </w:r>
      <w:r w:rsidRPr="00827A16">
        <w:rPr>
          <w:i/>
          <w:iCs/>
        </w:rPr>
        <w:t>Secret Wars: Covert Conflict in International Politics</w:t>
      </w:r>
      <w:r w:rsidRPr="00827A16">
        <w:t>. Princeton Studies in International History and Politics. Princeton, NJ: Princeton University Press.</w:t>
      </w:r>
    </w:p>
    <w:p w14:paraId="4D7B39F2" w14:textId="77777777" w:rsidR="00827A16" w:rsidRPr="00827A16" w:rsidRDefault="00827A16" w:rsidP="00827A16">
      <w:pPr>
        <w:pStyle w:val="Bibliography"/>
      </w:pPr>
      <w:r w:rsidRPr="00827A16">
        <w:t xml:space="preserve">Carver, Michael. 1986. “Conventional Warfare in the Nuclear Age.” In </w:t>
      </w:r>
      <w:r w:rsidRPr="00827A16">
        <w:rPr>
          <w:i/>
          <w:iCs/>
        </w:rPr>
        <w:t>Makers of Modern Strategy from Machiavelli to the Nuclear Age.</w:t>
      </w:r>
      <w:r w:rsidRPr="00827A16">
        <w:t>, edited by Peter Paret, Gordon Craig, and Felix Gilbert, 779–814. New Jersey: Princeton University Press.</w:t>
      </w:r>
    </w:p>
    <w:p w14:paraId="0B6AE15E" w14:textId="77777777" w:rsidR="00827A16" w:rsidRPr="00827A16" w:rsidRDefault="00827A16" w:rsidP="00827A16">
      <w:pPr>
        <w:pStyle w:val="Bibliography"/>
      </w:pPr>
      <w:r w:rsidRPr="00827A16">
        <w:t>Casey, Adam, and Lucan Ahmad Way. 2017. “Russian Electoral Interventions, 1991-2017.” Scholars Portal Dataverse. https://doi.org/10.5683/SP/BYRQQS.</w:t>
      </w:r>
    </w:p>
    <w:p w14:paraId="1E548E92" w14:textId="77777777" w:rsidR="00827A16" w:rsidRPr="00827A16" w:rsidRDefault="00827A16" w:rsidP="00827A16">
      <w:pPr>
        <w:pStyle w:val="Bibliography"/>
      </w:pPr>
      <w:r w:rsidRPr="00827A16">
        <w:lastRenderedPageBreak/>
        <w:t xml:space="preserve">Chivvis, Christopher. 2017. “Hybrid War: Russian Contemporary Political Warfare.” </w:t>
      </w:r>
      <w:r w:rsidRPr="00827A16">
        <w:rPr>
          <w:i/>
          <w:iCs/>
        </w:rPr>
        <w:t>Bulletin of the Atomic Scientists</w:t>
      </w:r>
      <w:r w:rsidRPr="00827A16">
        <w:t xml:space="preserve"> 73 (5): 316–21. https://doi.org/10.1080/00963402.2017.1362903.</w:t>
      </w:r>
    </w:p>
    <w:p w14:paraId="2CEE2C17" w14:textId="77777777" w:rsidR="00827A16" w:rsidRPr="00827A16" w:rsidRDefault="00827A16" w:rsidP="00827A16">
      <w:pPr>
        <w:pStyle w:val="Bibliography"/>
      </w:pPr>
      <w:r w:rsidRPr="00827A16">
        <w:t xml:space="preserve">Christensen, Thomas J., and Jack Snyder. 1990. “Chain Gangs and Passed Bucks: Predicting Alliance Patterns in Multipolarity.” </w:t>
      </w:r>
      <w:r w:rsidRPr="00827A16">
        <w:rPr>
          <w:i/>
          <w:iCs/>
        </w:rPr>
        <w:t>International Organization</w:t>
      </w:r>
      <w:r w:rsidRPr="00827A16">
        <w:t xml:space="preserve"> 44 (02): 137–168. https://doi.org/10.1017/S0020818300035232.</w:t>
      </w:r>
    </w:p>
    <w:p w14:paraId="481E38E9" w14:textId="77777777" w:rsidR="00827A16" w:rsidRPr="00827A16" w:rsidRDefault="00827A16" w:rsidP="00827A16">
      <w:pPr>
        <w:pStyle w:val="Bibliography"/>
      </w:pPr>
      <w:r w:rsidRPr="00827A16">
        <w:t xml:space="preserve">Corbett, Julian. 1911. </w:t>
      </w:r>
      <w:r w:rsidRPr="00827A16">
        <w:rPr>
          <w:i/>
          <w:iCs/>
        </w:rPr>
        <w:t>Some Principles of Maritime Strategy</w:t>
      </w:r>
      <w:r w:rsidRPr="00827A16">
        <w:t>. Longmans, Green and Co.</w:t>
      </w:r>
    </w:p>
    <w:p w14:paraId="4A7A1238" w14:textId="77777777" w:rsidR="00827A16" w:rsidRPr="00827A16" w:rsidRDefault="00827A16" w:rsidP="00827A16">
      <w:pPr>
        <w:pStyle w:val="Bibliography"/>
      </w:pPr>
      <w:r w:rsidRPr="00827A16">
        <w:t xml:space="preserve">Danilovic, Vesna. 2001. “The Sources of Threat Credibility in Extended Deterrence.” </w:t>
      </w:r>
      <w:r w:rsidRPr="00827A16">
        <w:rPr>
          <w:i/>
          <w:iCs/>
        </w:rPr>
        <w:t>Journal of Conflict Resolution</w:t>
      </w:r>
      <w:r w:rsidRPr="00827A16">
        <w:t xml:space="preserve"> 45 (3): 341–69. https://doi.org/10.1177/0022002701045003005.</w:t>
      </w:r>
    </w:p>
    <w:p w14:paraId="4819C470" w14:textId="77777777" w:rsidR="00827A16" w:rsidRPr="00827A16" w:rsidRDefault="00827A16" w:rsidP="00827A16">
      <w:pPr>
        <w:pStyle w:val="Bibliography"/>
      </w:pPr>
      <w:r w:rsidRPr="00827A16">
        <w:t xml:space="preserve">Deibert, Ronald, Rafal Rohozinski, and Masashi Crete-Nishihata. 2012. “Cyclones in Cyberspace: Information Shaping and Denial in the 2008 Russia–Georgia War.” </w:t>
      </w:r>
      <w:r w:rsidRPr="00827A16">
        <w:rPr>
          <w:i/>
          <w:iCs/>
        </w:rPr>
        <w:t>Security Dialogue</w:t>
      </w:r>
      <w:r w:rsidRPr="00827A16">
        <w:t xml:space="preserve"> 43 (1): 3–24. https://doi.org/10.1177/0967010611431079.</w:t>
      </w:r>
    </w:p>
    <w:p w14:paraId="1F91CB37" w14:textId="77777777" w:rsidR="00827A16" w:rsidRPr="00827A16" w:rsidRDefault="00827A16" w:rsidP="00827A16">
      <w:pPr>
        <w:pStyle w:val="Bibliography"/>
      </w:pPr>
      <w:r w:rsidRPr="00827A16">
        <w:t xml:space="preserve">Driscoll, Jesse, and Daniel Maliniak. 2016. “With Friends Like These: Brinkmanship and Chain-Ganging in Russia’s Near Abroad.” </w:t>
      </w:r>
      <w:r w:rsidRPr="00827A16">
        <w:rPr>
          <w:i/>
          <w:iCs/>
        </w:rPr>
        <w:t>Security Studies</w:t>
      </w:r>
      <w:r w:rsidRPr="00827A16">
        <w:t xml:space="preserve"> 25 (4): 585–607. https://doi.org/10.1080/09636412.2016.1220208.</w:t>
      </w:r>
    </w:p>
    <w:p w14:paraId="372DBE3E" w14:textId="77777777" w:rsidR="00827A16" w:rsidRPr="00827A16" w:rsidRDefault="00827A16" w:rsidP="00827A16">
      <w:pPr>
        <w:pStyle w:val="Bibliography"/>
      </w:pPr>
      <w:r w:rsidRPr="00827A16">
        <w:t>Driscoll, Jesse, and Zachary Steinert-Threlkeld. 2019. “Social Media and Russian Territorial Irredentism: Some Facts and a Conjecture.” Working Paper.</w:t>
      </w:r>
    </w:p>
    <w:p w14:paraId="70E83261" w14:textId="77777777" w:rsidR="00827A16" w:rsidRPr="00827A16" w:rsidRDefault="00827A16" w:rsidP="00827A16">
      <w:pPr>
        <w:pStyle w:val="Bibliography"/>
      </w:pPr>
      <w:r w:rsidRPr="00827A16">
        <w:t>Dunford, Joseph. 2016. “Gen. Dunford’s Remarks and Q&amp;A.” Center for Strategic and International Studies, March 29. http://www.jcs.mil/Media/Speeches/Article/707418/gen-dunfords-remarks-and-qa-at-the-center-for-strategic-and-international-studi/.</w:t>
      </w:r>
    </w:p>
    <w:p w14:paraId="16E1959F" w14:textId="77777777" w:rsidR="00827A16" w:rsidRPr="00827A16" w:rsidRDefault="00827A16" w:rsidP="00827A16">
      <w:pPr>
        <w:pStyle w:val="Bibliography"/>
      </w:pPr>
      <w:r w:rsidRPr="00827A16">
        <w:t>Fallon, Michael. 2017. “Speech Delivered by Secretary of State for Defence Sir Michael Fallon at the RUSI Landwarfare Conference.” Speech presented at the RUSI Landwarfare Conference, June 28. https://www.gov.uk/government/speeches/rusi-landwarfare-conference.</w:t>
      </w:r>
    </w:p>
    <w:p w14:paraId="6735BB44" w14:textId="77777777" w:rsidR="00827A16" w:rsidRPr="00827A16" w:rsidRDefault="00827A16" w:rsidP="00827A16">
      <w:pPr>
        <w:pStyle w:val="Bibliography"/>
      </w:pPr>
      <w:r w:rsidRPr="00827A16">
        <w:t xml:space="preserve">Fearon, James D. 1995. “Rationalist Explanations for War.” </w:t>
      </w:r>
      <w:r w:rsidRPr="00827A16">
        <w:rPr>
          <w:i/>
          <w:iCs/>
        </w:rPr>
        <w:t>International Organization</w:t>
      </w:r>
      <w:r w:rsidRPr="00827A16">
        <w:t xml:space="preserve"> 49 (03): 379–414. https://doi.org/10.1017/S0020818300033324.</w:t>
      </w:r>
    </w:p>
    <w:p w14:paraId="135E1CFC" w14:textId="77777777" w:rsidR="00827A16" w:rsidRPr="00827A16" w:rsidRDefault="00827A16" w:rsidP="00827A16">
      <w:pPr>
        <w:pStyle w:val="Bibliography"/>
      </w:pPr>
      <w:r w:rsidRPr="00827A16">
        <w:t xml:space="preserve">———. 1997. “Signaling Foreign Policy Interests Tying Hands versus Sinking Costs.” </w:t>
      </w:r>
      <w:r w:rsidRPr="00827A16">
        <w:rPr>
          <w:i/>
          <w:iCs/>
        </w:rPr>
        <w:t>Journal of Conflict Resolution</w:t>
      </w:r>
      <w:r w:rsidRPr="00827A16">
        <w:t xml:space="preserve"> 41 (1): 68–90. https://doi.org/10.1177/0022002797041001004.</w:t>
      </w:r>
    </w:p>
    <w:p w14:paraId="1C8ABE00" w14:textId="77777777" w:rsidR="00827A16" w:rsidRPr="00827A16" w:rsidRDefault="00827A16" w:rsidP="00827A16">
      <w:pPr>
        <w:pStyle w:val="Bibliography"/>
      </w:pPr>
      <w:r w:rsidRPr="00827A16">
        <w:t xml:space="preserve">Galula, David. 1964. </w:t>
      </w:r>
      <w:r w:rsidRPr="00827A16">
        <w:rPr>
          <w:i/>
          <w:iCs/>
        </w:rPr>
        <w:t>Counterinsurgency Warfare: Theory and Practice</w:t>
      </w:r>
      <w:r w:rsidRPr="00827A16">
        <w:t>. Hailer Publishing.</w:t>
      </w:r>
    </w:p>
    <w:p w14:paraId="11A7C04C" w14:textId="77777777" w:rsidR="00827A16" w:rsidRPr="00827A16" w:rsidRDefault="00827A16" w:rsidP="00827A16">
      <w:pPr>
        <w:pStyle w:val="Bibliography"/>
      </w:pPr>
      <w:r w:rsidRPr="00827A16">
        <w:t xml:space="preserve">Ganguly, Sumit. 1995. “Indo‐Pakistani Nuclear Issues and the Stability/Instability Paradox.” </w:t>
      </w:r>
      <w:r w:rsidRPr="00827A16">
        <w:rPr>
          <w:i/>
          <w:iCs/>
        </w:rPr>
        <w:t>Studies in Conflict &amp; Terrorism</w:t>
      </w:r>
      <w:r w:rsidRPr="00827A16">
        <w:t xml:space="preserve"> 18 (4): 325–34. https://doi.org/10.1080/10576109508435989.</w:t>
      </w:r>
    </w:p>
    <w:p w14:paraId="6B88E339" w14:textId="77777777" w:rsidR="00827A16" w:rsidRPr="00827A16" w:rsidRDefault="00827A16" w:rsidP="00827A16">
      <w:pPr>
        <w:pStyle w:val="Bibliography"/>
      </w:pPr>
      <w:r w:rsidRPr="00827A16">
        <w:t xml:space="preserve">Gartzke, Erik, and Jon R. Lindsay. 2015. “Weaving Tangled Webs: Offense, Defense, and Deception in Cyberspace.” </w:t>
      </w:r>
      <w:r w:rsidRPr="00827A16">
        <w:rPr>
          <w:i/>
          <w:iCs/>
        </w:rPr>
        <w:t>Security Studies</w:t>
      </w:r>
      <w:r w:rsidRPr="00827A16">
        <w:t xml:space="preserve"> 24 (2): 316–48. https://doi.org/10.1080/09636412.2015.1038188.</w:t>
      </w:r>
    </w:p>
    <w:p w14:paraId="7D81E3B6" w14:textId="77777777" w:rsidR="00827A16" w:rsidRPr="00827A16" w:rsidRDefault="00827A16" w:rsidP="00827A16">
      <w:pPr>
        <w:pStyle w:val="Bibliography"/>
      </w:pPr>
      <w:r w:rsidRPr="00827A16">
        <w:lastRenderedPageBreak/>
        <w:t xml:space="preserve">Gelman, Andrew, and Julia Azari. 2017. “19 Things We Learned from the 2016 Election.” </w:t>
      </w:r>
      <w:r w:rsidRPr="00827A16">
        <w:rPr>
          <w:i/>
          <w:iCs/>
        </w:rPr>
        <w:t>Statistics and Public Policy</w:t>
      </w:r>
      <w:r w:rsidRPr="00827A16">
        <w:t xml:space="preserve"> 4 (1): 1–10. https://doi.org/10.1080/2330443X.2017.1356775.</w:t>
      </w:r>
    </w:p>
    <w:p w14:paraId="7B09AD6E" w14:textId="77777777" w:rsidR="00827A16" w:rsidRPr="00827A16" w:rsidRDefault="00827A16" w:rsidP="00827A16">
      <w:pPr>
        <w:pStyle w:val="Bibliography"/>
      </w:pPr>
      <w:r w:rsidRPr="00827A16">
        <w:t xml:space="preserve">George, Alexander, and Richard Smoke. 1989. “Deterrence and Foreign Policy.” </w:t>
      </w:r>
      <w:r w:rsidRPr="00827A16">
        <w:rPr>
          <w:i/>
          <w:iCs/>
        </w:rPr>
        <w:t>World Politics</w:t>
      </w:r>
      <w:r w:rsidRPr="00827A16">
        <w:t xml:space="preserve"> 41 (2): 170–82. https://doi.org/10.2307/2010406.</w:t>
      </w:r>
    </w:p>
    <w:p w14:paraId="3D4F5FF4" w14:textId="77777777" w:rsidR="00827A16" w:rsidRPr="00827A16" w:rsidRDefault="00827A16" w:rsidP="00827A16">
      <w:pPr>
        <w:pStyle w:val="Bibliography"/>
      </w:pPr>
      <w:r w:rsidRPr="00827A16">
        <w:t xml:space="preserve">George, Justin, and Todd Sandler. 2018. “Demand for Military Spending in NATO, 1968–2015: A Spatial Panel Approach.” </w:t>
      </w:r>
      <w:r w:rsidRPr="00827A16">
        <w:rPr>
          <w:i/>
          <w:iCs/>
        </w:rPr>
        <w:t>European Journal of Political Economy</w:t>
      </w:r>
      <w:r w:rsidRPr="00827A16">
        <w:t xml:space="preserve"> 53 (July): 222–36. https://doi.org/10.1016/j.ejpoleco.2017.09.002.</w:t>
      </w:r>
    </w:p>
    <w:p w14:paraId="2920EB62" w14:textId="77777777" w:rsidR="00827A16" w:rsidRPr="00827A16" w:rsidRDefault="00827A16" w:rsidP="00827A16">
      <w:pPr>
        <w:pStyle w:val="Bibliography"/>
      </w:pPr>
      <w:r w:rsidRPr="00827A16">
        <w:t xml:space="preserve">Gordon, Michael R., and Bernard E. Trainor. 2007. </w:t>
      </w:r>
      <w:r w:rsidRPr="00827A16">
        <w:rPr>
          <w:i/>
          <w:iCs/>
        </w:rPr>
        <w:t>Cobra II: The Inside Story of the Invasion And Occupation of Iraq</w:t>
      </w:r>
      <w:r w:rsidRPr="00827A16">
        <w:t>. New York: Vintage Books.</w:t>
      </w:r>
    </w:p>
    <w:p w14:paraId="6EF2DCF9" w14:textId="77777777" w:rsidR="00827A16" w:rsidRPr="00827A16" w:rsidRDefault="00827A16" w:rsidP="00827A16">
      <w:pPr>
        <w:pStyle w:val="Bibliography"/>
      </w:pPr>
      <w:r w:rsidRPr="00827A16">
        <w:t xml:space="preserve">Götz, Elias. 2017. “Putin, the State, and War: The Causes of Russia’s Near Abroad Assertion Revisited.” </w:t>
      </w:r>
      <w:r w:rsidRPr="00827A16">
        <w:rPr>
          <w:i/>
          <w:iCs/>
        </w:rPr>
        <w:t>International Studies Review</w:t>
      </w:r>
      <w:r w:rsidRPr="00827A16">
        <w:t xml:space="preserve"> 19 (2): 228–53. https://doi.org/10.1093/isr/viw009.</w:t>
      </w:r>
    </w:p>
    <w:p w14:paraId="76143C82" w14:textId="77777777" w:rsidR="00827A16" w:rsidRPr="00827A16" w:rsidRDefault="00827A16" w:rsidP="00827A16">
      <w:pPr>
        <w:pStyle w:val="Bibliography"/>
      </w:pPr>
      <w:r w:rsidRPr="00827A16">
        <w:t xml:space="preserve">Green, Michael, Kathleen Hicks, Zack Cooper, John Schaus, and Jake Douglas. 2017. </w:t>
      </w:r>
      <w:r w:rsidRPr="00827A16">
        <w:rPr>
          <w:i/>
          <w:iCs/>
        </w:rPr>
        <w:t>Countering Coercion in Maritime Asia: The Theory and Practice of Gray Zone Deterrence</w:t>
      </w:r>
      <w:r w:rsidRPr="00827A16">
        <w:t>. Rowman &amp; Littlefield.</w:t>
      </w:r>
    </w:p>
    <w:p w14:paraId="01623167" w14:textId="77777777" w:rsidR="00827A16" w:rsidRPr="00827A16" w:rsidRDefault="00827A16" w:rsidP="00827A16">
      <w:pPr>
        <w:pStyle w:val="Bibliography"/>
      </w:pPr>
      <w:r w:rsidRPr="00827A16">
        <w:t xml:space="preserve">Hammond, Grant T. 1990. “Low Intensity Conflict: War by Another Name.” </w:t>
      </w:r>
      <w:r w:rsidRPr="00827A16">
        <w:rPr>
          <w:i/>
          <w:iCs/>
        </w:rPr>
        <w:t>Small Wars &amp; Insurgencies</w:t>
      </w:r>
      <w:r w:rsidRPr="00827A16">
        <w:t xml:space="preserve"> 1 (3): 226–38. https://doi.org/10.1080/09592319008422957.</w:t>
      </w:r>
    </w:p>
    <w:p w14:paraId="2F0DFEBB" w14:textId="77777777" w:rsidR="00827A16" w:rsidRPr="00827A16" w:rsidRDefault="00827A16" w:rsidP="00827A16">
      <w:pPr>
        <w:pStyle w:val="Bibliography"/>
      </w:pPr>
      <w:r w:rsidRPr="00827A16">
        <w:t xml:space="preserve">Hart, Sir Basil Henry Liddell. 1954. </w:t>
      </w:r>
      <w:r w:rsidRPr="00827A16">
        <w:rPr>
          <w:i/>
          <w:iCs/>
        </w:rPr>
        <w:t>Strategy: The Indirect Approach</w:t>
      </w:r>
      <w:r w:rsidRPr="00827A16">
        <w:t>. Faber &amp; Faber.</w:t>
      </w:r>
    </w:p>
    <w:p w14:paraId="46F21C42" w14:textId="77777777" w:rsidR="00827A16" w:rsidRPr="00827A16" w:rsidRDefault="00827A16" w:rsidP="00827A16">
      <w:pPr>
        <w:pStyle w:val="Bibliography"/>
      </w:pPr>
      <w:r w:rsidRPr="00827A16">
        <w:t xml:space="preserve">Hazelton, Jacqueline. 2017. “The ‘Hearts and Minds’ Fallacy: Violence, Coercion, and Success in Counterinsurgency Warfare.” </w:t>
      </w:r>
      <w:r w:rsidRPr="00827A16">
        <w:rPr>
          <w:i/>
          <w:iCs/>
        </w:rPr>
        <w:t>International Security</w:t>
      </w:r>
      <w:r w:rsidRPr="00827A16">
        <w:t xml:space="preserve"> 42 (1): 80–113. https://doi.org/10.1162/ISEC_a_00283.</w:t>
      </w:r>
    </w:p>
    <w:p w14:paraId="5132EA87" w14:textId="77777777" w:rsidR="00827A16" w:rsidRPr="00827A16" w:rsidRDefault="00827A16" w:rsidP="00827A16">
      <w:pPr>
        <w:pStyle w:val="Bibliography"/>
      </w:pPr>
      <w:r w:rsidRPr="00827A16">
        <w:t xml:space="preserve">Herz, John H. 1951. </w:t>
      </w:r>
      <w:r w:rsidRPr="00827A16">
        <w:rPr>
          <w:i/>
          <w:iCs/>
        </w:rPr>
        <w:t>Political Realism and Political Idealism: A Study in Theories and Realities</w:t>
      </w:r>
      <w:r w:rsidRPr="00827A16">
        <w:t>. University of Chicago Press.</w:t>
      </w:r>
    </w:p>
    <w:p w14:paraId="295C1768" w14:textId="77777777" w:rsidR="00827A16" w:rsidRPr="00827A16" w:rsidRDefault="00827A16" w:rsidP="00827A16">
      <w:pPr>
        <w:pStyle w:val="Bibliography"/>
      </w:pPr>
      <w:r w:rsidRPr="00827A16">
        <w:t xml:space="preserve">Jensen, Benjamin, Brandon Valeriano, and Ryan Maness. 2019. “Fancy Bears and Digital Trolls: Cyber Strategy with a Russian Twist.” </w:t>
      </w:r>
      <w:r w:rsidRPr="00827A16">
        <w:rPr>
          <w:i/>
          <w:iCs/>
        </w:rPr>
        <w:t>Journal of Strategic Studies</w:t>
      </w:r>
      <w:r w:rsidRPr="00827A16">
        <w:t xml:space="preserve"> 42 (2): 212–34. https://doi.org/10.1080/01402390.2018.1559152.</w:t>
      </w:r>
    </w:p>
    <w:p w14:paraId="4CFACCDE" w14:textId="77777777" w:rsidR="00827A16" w:rsidRPr="00827A16" w:rsidRDefault="00827A16" w:rsidP="00827A16">
      <w:pPr>
        <w:pStyle w:val="Bibliography"/>
      </w:pPr>
      <w:r w:rsidRPr="00827A16">
        <w:t xml:space="preserve">Jervis, Robert. 1970. </w:t>
      </w:r>
      <w:r w:rsidRPr="00827A16">
        <w:rPr>
          <w:i/>
          <w:iCs/>
        </w:rPr>
        <w:t>The Logic of Images in International Relations</w:t>
      </w:r>
      <w:r w:rsidRPr="00827A16">
        <w:t>. Princeton University Press.</w:t>
      </w:r>
    </w:p>
    <w:p w14:paraId="4C92438E" w14:textId="77777777" w:rsidR="00827A16" w:rsidRPr="00827A16" w:rsidRDefault="00827A16" w:rsidP="00827A16">
      <w:pPr>
        <w:pStyle w:val="Bibliography"/>
      </w:pPr>
      <w:r w:rsidRPr="00827A16">
        <w:t xml:space="preserve">———. 1978. “Cooperation Under the Security Dilemma.” </w:t>
      </w:r>
      <w:r w:rsidRPr="00827A16">
        <w:rPr>
          <w:i/>
          <w:iCs/>
        </w:rPr>
        <w:t>World Politics</w:t>
      </w:r>
      <w:r w:rsidRPr="00827A16">
        <w:t xml:space="preserve"> 30 (2): 167–214.</w:t>
      </w:r>
    </w:p>
    <w:p w14:paraId="22366F70" w14:textId="77777777" w:rsidR="00827A16" w:rsidRPr="00827A16" w:rsidRDefault="00827A16" w:rsidP="00827A16">
      <w:pPr>
        <w:pStyle w:val="Bibliography"/>
      </w:pPr>
      <w:r w:rsidRPr="00827A16">
        <w:t xml:space="preserve">———. 1984. </w:t>
      </w:r>
      <w:r w:rsidRPr="00827A16">
        <w:rPr>
          <w:i/>
          <w:iCs/>
        </w:rPr>
        <w:t>The Illogic of American Nuclear Strategy</w:t>
      </w:r>
      <w:r w:rsidRPr="00827A16">
        <w:t>. Cornell University Press.</w:t>
      </w:r>
    </w:p>
    <w:p w14:paraId="1D5DCECB" w14:textId="77777777" w:rsidR="00827A16" w:rsidRPr="00827A16" w:rsidRDefault="00827A16" w:rsidP="00827A16">
      <w:pPr>
        <w:pStyle w:val="Bibliography"/>
      </w:pPr>
      <w:r w:rsidRPr="00827A16">
        <w:t xml:space="preserve">Johnson, Loch. 2013. “The Myths of America’s Shadow War.” </w:t>
      </w:r>
      <w:r w:rsidRPr="00827A16">
        <w:rPr>
          <w:i/>
          <w:iCs/>
        </w:rPr>
        <w:t>The Atlantic</w:t>
      </w:r>
      <w:r w:rsidRPr="00827A16">
        <w:t>, January 31, 2013. https://www.theatlantic.com/international/archive/2013/01/the-myths-of-americas-shadow-war/272712/.</w:t>
      </w:r>
    </w:p>
    <w:p w14:paraId="32D2F094" w14:textId="77777777" w:rsidR="00827A16" w:rsidRPr="00827A16" w:rsidRDefault="00827A16" w:rsidP="00827A16">
      <w:pPr>
        <w:pStyle w:val="Bibliography"/>
      </w:pPr>
      <w:r w:rsidRPr="00827A16">
        <w:t>Joubert, Vincent. 2012. “Five Years after Estonia’s Cyber Attacks: Lessons Learned for NATO?” 76. Rome, Italy: NATO Defense College.</w:t>
      </w:r>
    </w:p>
    <w:p w14:paraId="61642565" w14:textId="77777777" w:rsidR="00827A16" w:rsidRPr="00827A16" w:rsidRDefault="00827A16" w:rsidP="00827A16">
      <w:pPr>
        <w:pStyle w:val="Bibliography"/>
      </w:pPr>
      <w:r w:rsidRPr="00827A16">
        <w:lastRenderedPageBreak/>
        <w:t>Kennan, George. 1948. “269. Policy Planning Staff Memorandum.” Records of the National Security Council NSC 10/2 RG 273. Washington: National Archives and Records Administration. http://academic.brooklyn.cuny.edu/history/johnson/65ciafounding3.htm.</w:t>
      </w:r>
    </w:p>
    <w:p w14:paraId="59FB8668" w14:textId="77777777" w:rsidR="00827A16" w:rsidRPr="00827A16" w:rsidRDefault="00827A16" w:rsidP="00827A16">
      <w:pPr>
        <w:pStyle w:val="Bibliography"/>
      </w:pPr>
      <w:r w:rsidRPr="00827A16">
        <w:t xml:space="preserve">Kilcullen, David. 2010. </w:t>
      </w:r>
      <w:r w:rsidRPr="00827A16">
        <w:rPr>
          <w:i/>
          <w:iCs/>
        </w:rPr>
        <w:t>Counterinsurgency</w:t>
      </w:r>
      <w:r w:rsidRPr="00827A16">
        <w:t>. Hurst.</w:t>
      </w:r>
    </w:p>
    <w:p w14:paraId="21602125" w14:textId="77777777" w:rsidR="00827A16" w:rsidRPr="00827A16" w:rsidRDefault="00827A16" w:rsidP="00827A16">
      <w:pPr>
        <w:pStyle w:val="Bibliography"/>
      </w:pPr>
      <w:r w:rsidRPr="00827A16">
        <w:t xml:space="preserve">Kinross, Stuart. 2004. “Clausewitz and Low-Intensity Conflict.” </w:t>
      </w:r>
      <w:r w:rsidRPr="00827A16">
        <w:rPr>
          <w:i/>
          <w:iCs/>
        </w:rPr>
        <w:t>Journal of Strategic Studies</w:t>
      </w:r>
      <w:r w:rsidRPr="00827A16">
        <w:t xml:space="preserve"> 27 (1): 35–58. https://doi.org/10.1080/0140239042000232765.</w:t>
      </w:r>
    </w:p>
    <w:p w14:paraId="7FE4485A" w14:textId="77777777" w:rsidR="00827A16" w:rsidRPr="00827A16" w:rsidRDefault="00827A16" w:rsidP="00827A16">
      <w:pPr>
        <w:pStyle w:val="Bibliography"/>
      </w:pPr>
      <w:r w:rsidRPr="00827A16">
        <w:t xml:space="preserve">Kissinger, Henry. 1955. “Military Policy and Defense of the ‘Grey Areas.’” </w:t>
      </w:r>
      <w:r w:rsidRPr="00827A16">
        <w:rPr>
          <w:i/>
          <w:iCs/>
        </w:rPr>
        <w:t>Foreign Affairs</w:t>
      </w:r>
      <w:r w:rsidRPr="00827A16">
        <w:t xml:space="preserve"> 33 (3): 416–28. https://doi.org/10.2307/20031108.</w:t>
      </w:r>
    </w:p>
    <w:p w14:paraId="73B8A292" w14:textId="77777777" w:rsidR="00827A16" w:rsidRPr="00827A16" w:rsidRDefault="00827A16" w:rsidP="00827A16">
      <w:pPr>
        <w:pStyle w:val="Bibliography"/>
      </w:pPr>
      <w:r w:rsidRPr="00827A16">
        <w:t xml:space="preserve">———. 1957. “Strategy and Organization.” </w:t>
      </w:r>
      <w:r w:rsidRPr="00827A16">
        <w:rPr>
          <w:i/>
          <w:iCs/>
        </w:rPr>
        <w:t>Foreign Affairs</w:t>
      </w:r>
      <w:r w:rsidRPr="00827A16">
        <w:t xml:space="preserve"> 35 (3): 379–94. https://doi.org/10.2307/20031235.</w:t>
      </w:r>
    </w:p>
    <w:p w14:paraId="0D41C13D" w14:textId="77777777" w:rsidR="00827A16" w:rsidRPr="00827A16" w:rsidRDefault="00827A16" w:rsidP="00827A16">
      <w:pPr>
        <w:pStyle w:val="Bibliography"/>
      </w:pPr>
      <w:r w:rsidRPr="00827A16">
        <w:t xml:space="preserve">Kornbluh, Peter, and Joy Hackel. 1986. “Low-Intensity Conflict Is It Live or Is It Memorex?” </w:t>
      </w:r>
      <w:r w:rsidRPr="00827A16">
        <w:rPr>
          <w:i/>
          <w:iCs/>
        </w:rPr>
        <w:t>NACLA Report on the Americas</w:t>
      </w:r>
      <w:r w:rsidRPr="00827A16">
        <w:t xml:space="preserve"> 20 (3): 8–11. https://doi.org/10.1080/10714839.1986.11723411.</w:t>
      </w:r>
    </w:p>
    <w:p w14:paraId="2E9F00ED" w14:textId="77777777" w:rsidR="00827A16" w:rsidRPr="00827A16" w:rsidRDefault="00827A16" w:rsidP="00827A16">
      <w:pPr>
        <w:pStyle w:val="Bibliography"/>
      </w:pPr>
      <w:r w:rsidRPr="00827A16">
        <w:t xml:space="preserve">Kostyuk, Nadiya, and Yuri Zhukov. 2019. “Invisible Digital Front: Can Cyber Attacks Shape Battlefield Events?” </w:t>
      </w:r>
      <w:r w:rsidRPr="00827A16">
        <w:rPr>
          <w:i/>
          <w:iCs/>
        </w:rPr>
        <w:t>Journal of Conflict Resolution</w:t>
      </w:r>
      <w:r w:rsidRPr="00827A16">
        <w:t xml:space="preserve"> 63 (2): 317–47. https://doi.org/10.1177/0022002717737138.</w:t>
      </w:r>
    </w:p>
    <w:p w14:paraId="24F34DAE" w14:textId="77777777" w:rsidR="00827A16" w:rsidRPr="00827A16" w:rsidRDefault="00827A16" w:rsidP="00827A16">
      <w:pPr>
        <w:pStyle w:val="Bibliography"/>
      </w:pPr>
      <w:r w:rsidRPr="00827A16">
        <w:t xml:space="preserve">Lanoszka, Alexander. 2016. “Russian Hybrid Warfare and Extended Deterrence in Eastern Europe.” </w:t>
      </w:r>
      <w:r w:rsidRPr="00827A16">
        <w:rPr>
          <w:i/>
          <w:iCs/>
        </w:rPr>
        <w:t>International Affairs</w:t>
      </w:r>
      <w:r w:rsidRPr="00827A16">
        <w:t xml:space="preserve"> 92 (1): 175–95. https://doi.org/10.1111/1468-2346.12509.</w:t>
      </w:r>
    </w:p>
    <w:p w14:paraId="24F7CDED" w14:textId="77777777" w:rsidR="00827A16" w:rsidRPr="00827A16" w:rsidRDefault="00827A16" w:rsidP="00827A16">
      <w:pPr>
        <w:pStyle w:val="Bibliography"/>
      </w:pPr>
      <w:r w:rsidRPr="00827A16">
        <w:t xml:space="preserve">Lebow, Richard Ned. 2010. “The Past and Future of War.” </w:t>
      </w:r>
      <w:r w:rsidRPr="00827A16">
        <w:rPr>
          <w:i/>
          <w:iCs/>
        </w:rPr>
        <w:t>International Relations</w:t>
      </w:r>
      <w:r w:rsidRPr="00827A16">
        <w:t xml:space="preserve"> 24 (3): 243–70. https://doi.org/10.1177/0047117810377277.</w:t>
      </w:r>
    </w:p>
    <w:p w14:paraId="51A3BC09" w14:textId="77777777" w:rsidR="00827A16" w:rsidRPr="00827A16" w:rsidRDefault="00827A16" w:rsidP="00827A16">
      <w:pPr>
        <w:pStyle w:val="Bibliography"/>
      </w:pPr>
      <w:r w:rsidRPr="00827A16">
        <w:t xml:space="preserve">Lieberman, Elli. 2012. </w:t>
      </w:r>
      <w:r w:rsidRPr="00827A16">
        <w:rPr>
          <w:i/>
          <w:iCs/>
        </w:rPr>
        <w:t>Reconceptualizing Deterrence: Nudging Toward Rationality in Middle Eastern Rivalries</w:t>
      </w:r>
      <w:r w:rsidRPr="00827A16">
        <w:t>. Routledge.</w:t>
      </w:r>
    </w:p>
    <w:p w14:paraId="1171954A" w14:textId="77777777" w:rsidR="00827A16" w:rsidRPr="00827A16" w:rsidRDefault="00827A16" w:rsidP="00827A16">
      <w:pPr>
        <w:pStyle w:val="Bibliography"/>
      </w:pPr>
      <w:r w:rsidRPr="00827A16">
        <w:t xml:space="preserve">Lindsay, Jon R. 2013. “Reinventing the Revolution: Technological Visions, Counterinsurgent Criticism, and the Rise of Special Operations.” </w:t>
      </w:r>
      <w:r w:rsidRPr="00827A16">
        <w:rPr>
          <w:i/>
          <w:iCs/>
        </w:rPr>
        <w:t>Journal of Strategic Studies</w:t>
      </w:r>
      <w:r w:rsidRPr="00827A16">
        <w:t xml:space="preserve"> 36 (3): 422–53. https://doi.org/10.1080/01402390.2012.734252.</w:t>
      </w:r>
    </w:p>
    <w:p w14:paraId="4D790090" w14:textId="77777777" w:rsidR="00827A16" w:rsidRPr="00827A16" w:rsidRDefault="00827A16" w:rsidP="00827A16">
      <w:pPr>
        <w:pStyle w:val="Bibliography"/>
      </w:pPr>
      <w:r w:rsidRPr="00827A16">
        <w:t xml:space="preserve">Lindsay, Jon R., and Erik Gartzke. 2018. “Coercion through Cyberspace: The Stability-Instability Paradox Revisited.” In </w:t>
      </w:r>
      <w:r w:rsidRPr="00827A16">
        <w:rPr>
          <w:i/>
          <w:iCs/>
        </w:rPr>
        <w:t>Coercion: The Power to Hurt in International Politics</w:t>
      </w:r>
      <w:r w:rsidRPr="00827A16">
        <w:t>, edited by Kelly M. Greenhill and Peter Krause. New York, NY: Oxford University Press.</w:t>
      </w:r>
    </w:p>
    <w:p w14:paraId="3617757F" w14:textId="77777777" w:rsidR="00827A16" w:rsidRPr="00827A16" w:rsidRDefault="00827A16" w:rsidP="00827A16">
      <w:pPr>
        <w:pStyle w:val="Bibliography"/>
      </w:pPr>
      <w:r w:rsidRPr="00827A16">
        <w:t>Lindsay, Jon R., and Roger Petersen. 2012. “Varieties of Insurgency and Counterinsurgency in Iraq, 2003-2009.” Center for Irregular Warfare and Armed Groups Case Study Series. Newport, RI: Naval War College.</w:t>
      </w:r>
    </w:p>
    <w:p w14:paraId="3D03532B" w14:textId="77777777" w:rsidR="00827A16" w:rsidRPr="00827A16" w:rsidRDefault="00827A16" w:rsidP="00827A16">
      <w:pPr>
        <w:pStyle w:val="Bibliography"/>
      </w:pPr>
      <w:r w:rsidRPr="00827A16">
        <w:t xml:space="preserve">Marten, Kimberly. 2015. “Putin’s Choices: Explaining Russian Foreign Policy and Intervention in Ukraine.” </w:t>
      </w:r>
      <w:r w:rsidRPr="00827A16">
        <w:rPr>
          <w:i/>
          <w:iCs/>
        </w:rPr>
        <w:t>The Washington Quarterly</w:t>
      </w:r>
      <w:r w:rsidRPr="00827A16">
        <w:t xml:space="preserve"> 38 (2): 189–204. https://doi.org/10.1080/0163660X.2015.1064717.</w:t>
      </w:r>
    </w:p>
    <w:p w14:paraId="439A5DC8" w14:textId="77777777" w:rsidR="00827A16" w:rsidRPr="00827A16" w:rsidRDefault="00827A16" w:rsidP="00827A16">
      <w:pPr>
        <w:pStyle w:val="Bibliography"/>
      </w:pPr>
      <w:r w:rsidRPr="00827A16">
        <w:t xml:space="preserve">Matisek, Jahara W. 2017. “Shades of Gray Deterrence: Issues of Fighting in the Gray Zone.” </w:t>
      </w:r>
      <w:r w:rsidRPr="00827A16">
        <w:rPr>
          <w:i/>
          <w:iCs/>
        </w:rPr>
        <w:t>Journal of Strategic Security</w:t>
      </w:r>
      <w:r w:rsidRPr="00827A16">
        <w:t xml:space="preserve"> 10 (3): 1–26.</w:t>
      </w:r>
    </w:p>
    <w:p w14:paraId="140C8E3C" w14:textId="77777777" w:rsidR="00827A16" w:rsidRPr="00827A16" w:rsidRDefault="00827A16" w:rsidP="00827A16">
      <w:pPr>
        <w:pStyle w:val="Bibliography"/>
      </w:pPr>
      <w:r w:rsidRPr="00827A16">
        <w:lastRenderedPageBreak/>
        <w:t xml:space="preserve">Matláry, Janne Haaland. 2014. “Partners versus Members? NATO as an Arena for Coalitions.” In </w:t>
      </w:r>
      <w:r w:rsidRPr="00827A16">
        <w:rPr>
          <w:i/>
          <w:iCs/>
        </w:rPr>
        <w:t>NATO’s Post-Cold War Politics: The Changing Provision of Security</w:t>
      </w:r>
      <w:r w:rsidRPr="00827A16">
        <w:t>, edited by Sebastian Mayer, 251–66. New Security Challenges Series. London: Palgrave Macmillan UK. https://doi.org/10.1057/9781137330307_14.</w:t>
      </w:r>
    </w:p>
    <w:p w14:paraId="40B95FB3" w14:textId="77777777" w:rsidR="00827A16" w:rsidRPr="00827A16" w:rsidRDefault="00827A16" w:rsidP="00827A16">
      <w:pPr>
        <w:pStyle w:val="Bibliography"/>
      </w:pPr>
      <w:r w:rsidRPr="00827A16">
        <w:t>Mazarr, Michael. 2015. “Mastering the Gray Zone: Understanding a Changing Era of Conflict.” Research Report. Strategic Studies Institute: US Army War College.</w:t>
      </w:r>
    </w:p>
    <w:p w14:paraId="22992FF2" w14:textId="77777777" w:rsidR="00827A16" w:rsidRPr="00827A16" w:rsidRDefault="00827A16" w:rsidP="00827A16">
      <w:pPr>
        <w:pStyle w:val="Bibliography"/>
      </w:pPr>
      <w:r w:rsidRPr="00827A16">
        <w:t xml:space="preserve">McFaul, Michael, Stephen Sestanovich, and John J. Mearsheimer. 2014. “Faulty Powers: Who Started the Ukraine Crisis?” </w:t>
      </w:r>
      <w:r w:rsidRPr="00827A16">
        <w:rPr>
          <w:i/>
          <w:iCs/>
        </w:rPr>
        <w:t>Foreign Affairs</w:t>
      </w:r>
      <w:r w:rsidRPr="00827A16">
        <w:t>, December 2014. http://www.foreignaffairs.com/articles/142260/michael-mcfaul-stephen-sestanovich-john-j-mearsheimer/faulty-powers.</w:t>
      </w:r>
    </w:p>
    <w:p w14:paraId="69D10930" w14:textId="77777777" w:rsidR="00827A16" w:rsidRPr="00827A16" w:rsidRDefault="00827A16" w:rsidP="00827A16">
      <w:pPr>
        <w:pStyle w:val="Bibliography"/>
      </w:pPr>
      <w:r w:rsidRPr="00827A16">
        <w:t xml:space="preserve">Mearsheimer, John J. 2014. “Why the Ukraine Crisis Is the West’s Fault: The Liberal Delusions That Provoked Putin.” </w:t>
      </w:r>
      <w:r w:rsidRPr="00827A16">
        <w:rPr>
          <w:i/>
          <w:iCs/>
        </w:rPr>
        <w:t>Foreign Affairs</w:t>
      </w:r>
      <w:r w:rsidRPr="00827A16">
        <w:t>, October 2014. http://www.foreignaffairs.com/articles/141769/john-j-mearsheimer/why-the-ukraine-crisis-is-the-wests-fault.</w:t>
      </w:r>
    </w:p>
    <w:p w14:paraId="135A7212" w14:textId="77777777" w:rsidR="00827A16" w:rsidRPr="00827A16" w:rsidRDefault="00827A16" w:rsidP="00827A16">
      <w:pPr>
        <w:pStyle w:val="Bibliography"/>
      </w:pPr>
      <w:r w:rsidRPr="00827A16">
        <w:t xml:space="preserve">Mercer, Jonathan. 1996. </w:t>
      </w:r>
      <w:r w:rsidRPr="00827A16">
        <w:rPr>
          <w:i/>
          <w:iCs/>
        </w:rPr>
        <w:t>Reputation and International Politics</w:t>
      </w:r>
      <w:r w:rsidRPr="00827A16">
        <w:t>. Cornell University Press.</w:t>
      </w:r>
    </w:p>
    <w:p w14:paraId="0FD6EB24" w14:textId="77777777" w:rsidR="00827A16" w:rsidRPr="00827A16" w:rsidRDefault="00827A16" w:rsidP="00827A16">
      <w:pPr>
        <w:pStyle w:val="Bibliography"/>
      </w:pPr>
      <w:r w:rsidRPr="00827A16">
        <w:t xml:space="preserve">Nagl, John. 2005. </w:t>
      </w:r>
      <w:r w:rsidRPr="00827A16">
        <w:rPr>
          <w:i/>
          <w:iCs/>
        </w:rPr>
        <w:t>Learning to Eat Soup with a Knife: Counterinsurgency Lessons from Malaya and Vietnam</w:t>
      </w:r>
      <w:r w:rsidRPr="00827A16">
        <w:t>. University of Chicago Press.</w:t>
      </w:r>
    </w:p>
    <w:p w14:paraId="43078C4F" w14:textId="77777777" w:rsidR="00827A16" w:rsidRPr="00827A16" w:rsidRDefault="00827A16" w:rsidP="00827A16">
      <w:pPr>
        <w:pStyle w:val="Bibliography"/>
      </w:pPr>
      <w:r w:rsidRPr="00827A16">
        <w:t>Office of the Director of National Intelligence. 2017. “Assessing Russian Activities and Intentions in Recent US Elections.” Intelligence Community Assessment ICA 2017-01D. Washington, DC: National Intelligence Council. https://www.dni.gov/files/documents/ICA_2017_01.pdf.</w:t>
      </w:r>
    </w:p>
    <w:p w14:paraId="139E9070" w14:textId="77777777" w:rsidR="00827A16" w:rsidRPr="00827A16" w:rsidRDefault="00827A16" w:rsidP="00827A16">
      <w:pPr>
        <w:pStyle w:val="Bibliography"/>
      </w:pPr>
      <w:r w:rsidRPr="00827A16">
        <w:t xml:space="preserve">Olson, William. 1990. “The Concept of Small Wars.” </w:t>
      </w:r>
      <w:r w:rsidRPr="00827A16">
        <w:rPr>
          <w:i/>
          <w:iCs/>
        </w:rPr>
        <w:t>Small Wars &amp; Insurgencies</w:t>
      </w:r>
      <w:r w:rsidRPr="00827A16">
        <w:t xml:space="preserve"> 1 (1): 39–46. https://doi.org/10.1080/09592319008422940.</w:t>
      </w:r>
    </w:p>
    <w:p w14:paraId="4517D514" w14:textId="77777777" w:rsidR="00827A16" w:rsidRPr="00827A16" w:rsidRDefault="00827A16" w:rsidP="00827A16">
      <w:pPr>
        <w:pStyle w:val="Bibliography"/>
      </w:pPr>
      <w:r w:rsidRPr="00827A16">
        <w:t xml:space="preserve">O’Rourke, Lindsey. 2018a. </w:t>
      </w:r>
      <w:r w:rsidRPr="00827A16">
        <w:rPr>
          <w:i/>
          <w:iCs/>
        </w:rPr>
        <w:t>Covert Regime Change: America’s Secret Cold War</w:t>
      </w:r>
      <w:r w:rsidRPr="00827A16">
        <w:t>. Cornell Studies in Security Affairs. Ithaca, NY: Cornell University Press.</w:t>
      </w:r>
    </w:p>
    <w:p w14:paraId="3E56498A" w14:textId="77777777" w:rsidR="00827A16" w:rsidRPr="00827A16" w:rsidRDefault="00827A16" w:rsidP="00827A16">
      <w:pPr>
        <w:pStyle w:val="Bibliography"/>
      </w:pPr>
      <w:r w:rsidRPr="00827A16">
        <w:t xml:space="preserve">———. 2018b. </w:t>
      </w:r>
      <w:r w:rsidRPr="00827A16">
        <w:rPr>
          <w:i/>
          <w:iCs/>
        </w:rPr>
        <w:t>Covert Regime Change: America’s Secret Cold War</w:t>
      </w:r>
      <w:r w:rsidRPr="00827A16">
        <w:t>. Cornell Studies in Security Affairs. Ithaca, NY: Cornell University Press.</w:t>
      </w:r>
    </w:p>
    <w:p w14:paraId="0F5014D8" w14:textId="77777777" w:rsidR="00827A16" w:rsidRPr="00827A16" w:rsidRDefault="00827A16" w:rsidP="00827A16">
      <w:pPr>
        <w:pStyle w:val="Bibliography"/>
      </w:pPr>
      <w:r w:rsidRPr="00827A16">
        <w:t xml:space="preserve">Osgood, Robert. 1969. “The Reappraisal of Limited War.” </w:t>
      </w:r>
      <w:r w:rsidRPr="00827A16">
        <w:rPr>
          <w:i/>
          <w:iCs/>
        </w:rPr>
        <w:t>The Adelphi Papers</w:t>
      </w:r>
      <w:r w:rsidRPr="00827A16">
        <w:t xml:space="preserve"> 9 (54): 41–54. https://doi.org/10.1080/05679326908448127.</w:t>
      </w:r>
    </w:p>
    <w:p w14:paraId="0E3C508E" w14:textId="77777777" w:rsidR="00827A16" w:rsidRPr="00827A16" w:rsidRDefault="00827A16" w:rsidP="00827A16">
      <w:pPr>
        <w:pStyle w:val="Bibliography"/>
      </w:pPr>
      <w:r w:rsidRPr="00827A16">
        <w:t>Paul, Christopher, and Miriam Matthews. 2016. “The Russian ‘Firehose of Falsehood’ Propaganda Model: Why It Might Work and Options to Counter It.” Santa Monica, CA: Rand Corporation.</w:t>
      </w:r>
    </w:p>
    <w:p w14:paraId="3AEAFFE6" w14:textId="77777777" w:rsidR="00827A16" w:rsidRPr="00827A16" w:rsidRDefault="00827A16" w:rsidP="00827A16">
      <w:pPr>
        <w:pStyle w:val="Bibliography"/>
      </w:pPr>
      <w:r w:rsidRPr="00827A16">
        <w:t xml:space="preserve">Pearlman, Wendy, and Boaz Atzili. 2018a. </w:t>
      </w:r>
      <w:r w:rsidRPr="00827A16">
        <w:rPr>
          <w:i/>
          <w:iCs/>
        </w:rPr>
        <w:t>Triadic Coercion: Israel’s Targeting of States That Host Nonstate Actors</w:t>
      </w:r>
      <w:r w:rsidRPr="00827A16">
        <w:t>. Columbia University Press.</w:t>
      </w:r>
    </w:p>
    <w:p w14:paraId="6467E9C1" w14:textId="77777777" w:rsidR="00827A16" w:rsidRPr="00827A16" w:rsidRDefault="00827A16" w:rsidP="00827A16">
      <w:pPr>
        <w:pStyle w:val="Bibliography"/>
      </w:pPr>
      <w:r w:rsidRPr="00827A16">
        <w:t xml:space="preserve">———. 2018b. </w:t>
      </w:r>
      <w:r w:rsidRPr="00827A16">
        <w:rPr>
          <w:i/>
          <w:iCs/>
        </w:rPr>
        <w:t>Triadic Coercion: Israel’s Targeting of States That Host Nonstate Actors</w:t>
      </w:r>
      <w:r w:rsidRPr="00827A16">
        <w:t>. New York: Columbia University Press.</w:t>
      </w:r>
    </w:p>
    <w:p w14:paraId="017F6ABB" w14:textId="77777777" w:rsidR="00827A16" w:rsidRPr="00827A16" w:rsidRDefault="00827A16" w:rsidP="00827A16">
      <w:pPr>
        <w:pStyle w:val="Bibliography"/>
      </w:pPr>
      <w:r w:rsidRPr="00827A16">
        <w:lastRenderedPageBreak/>
        <w:t xml:space="preserve">Petersen, Roger. 2001. </w:t>
      </w:r>
      <w:r w:rsidRPr="00827A16">
        <w:rPr>
          <w:i/>
          <w:iCs/>
        </w:rPr>
        <w:t>Resistance and Rebellion: Lessons From Eastern Europe</w:t>
      </w:r>
      <w:r w:rsidRPr="00827A16">
        <w:t>. Cambridge: Cambridge University Press. https://doi.org/10.1017/CBO9780511612725.</w:t>
      </w:r>
    </w:p>
    <w:p w14:paraId="102E44B4" w14:textId="77777777" w:rsidR="00827A16" w:rsidRPr="00827A16" w:rsidRDefault="00827A16" w:rsidP="00827A16">
      <w:pPr>
        <w:pStyle w:val="Bibliography"/>
      </w:pPr>
      <w:r w:rsidRPr="00827A16">
        <w:t xml:space="preserve">Posen, Barry. 2003. “Command of the Commons: The Military Foundation of U.S. Hegemony.” </w:t>
      </w:r>
      <w:r w:rsidRPr="00827A16">
        <w:rPr>
          <w:i/>
          <w:iCs/>
        </w:rPr>
        <w:t>International Security</w:t>
      </w:r>
      <w:r w:rsidRPr="00827A16">
        <w:t xml:space="preserve"> 28 (1): 5–46. https://doi.org/10.1162/016228803322427965.</w:t>
      </w:r>
    </w:p>
    <w:p w14:paraId="5A0E6CC8" w14:textId="77777777" w:rsidR="00827A16" w:rsidRPr="00827A16" w:rsidRDefault="00827A16" w:rsidP="00827A16">
      <w:pPr>
        <w:pStyle w:val="Bibliography"/>
      </w:pPr>
      <w:r w:rsidRPr="00827A16">
        <w:t xml:space="preserve">Powell, Robert. 1991. “Absolute and Relative Gains in International Relations Theory.” </w:t>
      </w:r>
      <w:r w:rsidRPr="00827A16">
        <w:rPr>
          <w:i/>
          <w:iCs/>
        </w:rPr>
        <w:t>The American Political Science Review</w:t>
      </w:r>
      <w:r w:rsidRPr="00827A16">
        <w:t xml:space="preserve"> 85 (4): 1303–20. https://doi.org/10.2307/1963947.</w:t>
      </w:r>
    </w:p>
    <w:p w14:paraId="76700D42" w14:textId="77777777" w:rsidR="00827A16" w:rsidRPr="00827A16" w:rsidRDefault="00827A16" w:rsidP="00827A16">
      <w:pPr>
        <w:pStyle w:val="Bibliography"/>
      </w:pPr>
      <w:r w:rsidRPr="00827A16">
        <w:t xml:space="preserve">———. 2015. “Nuclear Brinkmanship, Limited War, and Military Power.” </w:t>
      </w:r>
      <w:r w:rsidRPr="00827A16">
        <w:rPr>
          <w:i/>
          <w:iCs/>
        </w:rPr>
        <w:t>International Organization</w:t>
      </w:r>
      <w:r w:rsidRPr="00827A16">
        <w:t xml:space="preserve"> 69 (3): 589–626. https://doi.org/10.1017/S0020818315000028.</w:t>
      </w:r>
    </w:p>
    <w:p w14:paraId="43B981FB" w14:textId="77777777" w:rsidR="00827A16" w:rsidRPr="00827A16" w:rsidRDefault="00827A16" w:rsidP="00827A16">
      <w:pPr>
        <w:pStyle w:val="Bibliography"/>
      </w:pPr>
      <w:r w:rsidRPr="00827A16">
        <w:t xml:space="preserve">Poznansky, Michael. 2019. “Feigning Compliance: Covert Action and International Law.” </w:t>
      </w:r>
      <w:r w:rsidRPr="00827A16">
        <w:rPr>
          <w:i/>
          <w:iCs/>
        </w:rPr>
        <w:t>International Studies Quarterly</w:t>
      </w:r>
      <w:r w:rsidRPr="00827A16">
        <w:t xml:space="preserve"> 63 (1): 72–84. https://doi.org/10.1093/isq/sqy054.</w:t>
      </w:r>
    </w:p>
    <w:p w14:paraId="3EBC4E54" w14:textId="77777777" w:rsidR="00827A16" w:rsidRPr="00827A16" w:rsidRDefault="00827A16" w:rsidP="00827A16">
      <w:pPr>
        <w:pStyle w:val="Bibliography"/>
      </w:pPr>
      <w:r w:rsidRPr="00827A16">
        <w:t xml:space="preserve">Press, Daryl G. 2007. </w:t>
      </w:r>
      <w:r w:rsidRPr="00827A16">
        <w:rPr>
          <w:i/>
          <w:iCs/>
        </w:rPr>
        <w:t>Calculating Credibility: How Leaders Assess Military Threats</w:t>
      </w:r>
      <w:r w:rsidRPr="00827A16">
        <w:t>. Cornell University Press.</w:t>
      </w:r>
    </w:p>
    <w:p w14:paraId="5915C5AE" w14:textId="77777777" w:rsidR="00827A16" w:rsidRPr="00827A16" w:rsidRDefault="00827A16" w:rsidP="00827A16">
      <w:pPr>
        <w:pStyle w:val="Bibliography"/>
      </w:pPr>
      <w:r w:rsidRPr="00827A16">
        <w:t xml:space="preserve">Rauchhaus, Robert. 2009. “Evaluating the Nuclear Peace Hypothesis: A Quantitative Approach.” </w:t>
      </w:r>
      <w:r w:rsidRPr="00827A16">
        <w:rPr>
          <w:i/>
          <w:iCs/>
        </w:rPr>
        <w:t>Journal of Conflict Resolution</w:t>
      </w:r>
      <w:r w:rsidRPr="00827A16">
        <w:t xml:space="preserve"> 53 (2): 258–77. https://doi.org/10.1177/0022002708330387.</w:t>
      </w:r>
    </w:p>
    <w:p w14:paraId="334D83E5" w14:textId="77777777" w:rsidR="00827A16" w:rsidRPr="00827A16" w:rsidRDefault="00827A16" w:rsidP="00827A16">
      <w:pPr>
        <w:pStyle w:val="Bibliography"/>
      </w:pPr>
      <w:r w:rsidRPr="00827A16">
        <w:t xml:space="preserve">Rid, Thomas. 2013. “Cyberwar and Peace.” </w:t>
      </w:r>
      <w:r w:rsidRPr="00827A16">
        <w:rPr>
          <w:i/>
          <w:iCs/>
        </w:rPr>
        <w:t>Foreign Affairs</w:t>
      </w:r>
      <w:r w:rsidRPr="00827A16">
        <w:t>, 2013. https://www.foreignaffairs.com/articles/2013-10-15/cyberwar-and-peace.</w:t>
      </w:r>
    </w:p>
    <w:p w14:paraId="3FC9C04F" w14:textId="77777777" w:rsidR="00827A16" w:rsidRPr="00827A16" w:rsidRDefault="00827A16" w:rsidP="00827A16">
      <w:pPr>
        <w:pStyle w:val="Bibliography"/>
      </w:pPr>
      <w:r w:rsidRPr="00827A16">
        <w:t xml:space="preserve">———. 2020. </w:t>
      </w:r>
      <w:r w:rsidRPr="00827A16">
        <w:rPr>
          <w:i/>
          <w:iCs/>
        </w:rPr>
        <w:t>Active Measures: The Secret History of Disinformation and Political Warfare</w:t>
      </w:r>
      <w:r w:rsidRPr="00827A16">
        <w:t>. Profile Books.</w:t>
      </w:r>
    </w:p>
    <w:p w14:paraId="39E3618E" w14:textId="77777777" w:rsidR="00827A16" w:rsidRPr="00827A16" w:rsidRDefault="00827A16" w:rsidP="00827A16">
      <w:pPr>
        <w:pStyle w:val="Bibliography"/>
      </w:pPr>
      <w:r w:rsidRPr="00827A16">
        <w:t xml:space="preserve">Rovner, Joshua. 2011. </w:t>
      </w:r>
      <w:r w:rsidRPr="00827A16">
        <w:rPr>
          <w:i/>
          <w:iCs/>
        </w:rPr>
        <w:t>Fixing the Facts: National Security and the Politics of Intelligence</w:t>
      </w:r>
      <w:r w:rsidRPr="00827A16">
        <w:t>. Ithaca, NY: Cornell University Press.</w:t>
      </w:r>
    </w:p>
    <w:p w14:paraId="632249AB" w14:textId="77777777" w:rsidR="00827A16" w:rsidRPr="00827A16" w:rsidRDefault="00827A16" w:rsidP="00827A16">
      <w:pPr>
        <w:pStyle w:val="Bibliography"/>
      </w:pPr>
      <w:r w:rsidRPr="00827A16">
        <w:t xml:space="preserve">Sagan, Scott, and Kenneth Waltz. 2003. </w:t>
      </w:r>
      <w:r w:rsidRPr="00827A16">
        <w:rPr>
          <w:i/>
          <w:iCs/>
        </w:rPr>
        <w:t>The Spread of Nuclear Weapons: A Debate Renewed</w:t>
      </w:r>
      <w:r w:rsidRPr="00827A16">
        <w:t>. Norton.</w:t>
      </w:r>
    </w:p>
    <w:p w14:paraId="35711118" w14:textId="77777777" w:rsidR="00827A16" w:rsidRPr="00827A16" w:rsidRDefault="00827A16" w:rsidP="00827A16">
      <w:pPr>
        <w:pStyle w:val="Bibliography"/>
      </w:pPr>
      <w:r w:rsidRPr="00827A16">
        <w:t xml:space="preserve">Schelling, Thomas. 1966. </w:t>
      </w:r>
      <w:r w:rsidRPr="00827A16">
        <w:rPr>
          <w:i/>
          <w:iCs/>
        </w:rPr>
        <w:t>Arms and Influence</w:t>
      </w:r>
      <w:r w:rsidRPr="00827A16">
        <w:t>. Yale University Press.</w:t>
      </w:r>
    </w:p>
    <w:p w14:paraId="4DA995BE" w14:textId="77777777" w:rsidR="00827A16" w:rsidRPr="00827A16" w:rsidRDefault="00827A16" w:rsidP="00827A16">
      <w:pPr>
        <w:pStyle w:val="Bibliography"/>
      </w:pPr>
      <w:r w:rsidRPr="00827A16">
        <w:t xml:space="preserve">Schmidt, Andreas. 2013. “The Estonian Cyberattacks.” In </w:t>
      </w:r>
      <w:r w:rsidRPr="00827A16">
        <w:rPr>
          <w:i/>
          <w:iCs/>
        </w:rPr>
        <w:t>A Fierce Domain: Conflict in Cyberspace, 1986 to 2012</w:t>
      </w:r>
      <w:r w:rsidRPr="00827A16">
        <w:t>, edited by Jason Healey, 174–93. Cyber Conflict Studies Association.</w:t>
      </w:r>
    </w:p>
    <w:p w14:paraId="7DE2738F" w14:textId="77777777" w:rsidR="00827A16" w:rsidRPr="00827A16" w:rsidRDefault="00827A16" w:rsidP="00827A16">
      <w:pPr>
        <w:pStyle w:val="Bibliography"/>
      </w:pPr>
      <w:r w:rsidRPr="00827A16">
        <w:t>Schram, Peter. 2019. “Better Living Through Hassling: How to Prevent a Preventative War.” Working Paper.</w:t>
      </w:r>
    </w:p>
    <w:p w14:paraId="73783779" w14:textId="77777777" w:rsidR="00827A16" w:rsidRPr="00827A16" w:rsidRDefault="00827A16" w:rsidP="00827A16">
      <w:pPr>
        <w:pStyle w:val="Bibliography"/>
      </w:pPr>
      <w:r w:rsidRPr="00827A16">
        <w:t>Schultz, George. 1986. “Low-Intensity Warfare: The Challenge of Ambiguity.” Conference Address presented at the Low-Intensity Warfare Conference, National Defense University, Washington, DC, January 15. https://www.jstor.org/stable/pdf/20692938.pdf.</w:t>
      </w:r>
    </w:p>
    <w:p w14:paraId="65F506FB" w14:textId="77777777" w:rsidR="00827A16" w:rsidRPr="00827A16" w:rsidRDefault="00827A16" w:rsidP="00827A16">
      <w:pPr>
        <w:pStyle w:val="Bibliography"/>
      </w:pPr>
      <w:r w:rsidRPr="00827A16">
        <w:t xml:space="preserve">Schweller, Randall L. 1996. “Neorealism’s Status‐quo Bias: What Security Dilemma?” </w:t>
      </w:r>
      <w:r w:rsidRPr="00827A16">
        <w:rPr>
          <w:i/>
          <w:iCs/>
        </w:rPr>
        <w:t>Security Studies</w:t>
      </w:r>
      <w:r w:rsidRPr="00827A16">
        <w:t xml:space="preserve"> 5 (3): 90–121. https://doi.org/10.1080/09636419608429277.</w:t>
      </w:r>
    </w:p>
    <w:p w14:paraId="0419A5ED" w14:textId="77777777" w:rsidR="00827A16" w:rsidRPr="00827A16" w:rsidRDefault="00827A16" w:rsidP="00827A16">
      <w:pPr>
        <w:pStyle w:val="Bibliography"/>
      </w:pPr>
      <w:r w:rsidRPr="00827A16">
        <w:lastRenderedPageBreak/>
        <w:t xml:space="preserve">Shifrinson, Joshua R. Itzkowitz. 2016. “Deal or No Deal? The End of the Cold War and the U.S. Offer to Limit NATO Expansion.” </w:t>
      </w:r>
      <w:r w:rsidRPr="00827A16">
        <w:rPr>
          <w:i/>
          <w:iCs/>
        </w:rPr>
        <w:t>International Security</w:t>
      </w:r>
      <w:r w:rsidRPr="00827A16">
        <w:t xml:space="preserve"> 40 (4): 7–44. https://doi.org/10.1162/ISEC_a_00236.</w:t>
      </w:r>
    </w:p>
    <w:p w14:paraId="66FF274C" w14:textId="77777777" w:rsidR="00827A16" w:rsidRPr="00827A16" w:rsidRDefault="00827A16" w:rsidP="00827A16">
      <w:pPr>
        <w:pStyle w:val="Bibliography"/>
      </w:pPr>
      <w:r w:rsidRPr="00827A16">
        <w:t xml:space="preserve">Shy, John, and Thomas Collier. 1986. “Revolutionary War.” In </w:t>
      </w:r>
      <w:r w:rsidRPr="00827A16">
        <w:rPr>
          <w:i/>
          <w:iCs/>
        </w:rPr>
        <w:t>Makers of Modern Strategy from Machiavelli to the Nuclear Age</w:t>
      </w:r>
      <w:r w:rsidRPr="00827A16">
        <w:t>, edited by Peter Paret, Gordon Craig, and Felix Gilbert, 815–62. New Jersey: Princeton University Press.</w:t>
      </w:r>
    </w:p>
    <w:p w14:paraId="65938345" w14:textId="77777777" w:rsidR="00827A16" w:rsidRPr="00827A16" w:rsidRDefault="00827A16" w:rsidP="00827A16">
      <w:pPr>
        <w:pStyle w:val="Bibliography"/>
      </w:pPr>
      <w:r w:rsidRPr="00827A16">
        <w:t xml:space="preserve">Singer, David, Stuart Bremer, and John Stuckey. 1972. “Capability Distribution, Uncertainty, and Major Power War, 1820-1965.” In </w:t>
      </w:r>
      <w:r w:rsidRPr="00827A16">
        <w:rPr>
          <w:i/>
          <w:iCs/>
        </w:rPr>
        <w:t>Peace, War, and Numbers</w:t>
      </w:r>
      <w:r w:rsidRPr="00827A16">
        <w:t>, by Bruce Russett, 19–48. Sage Publications.</w:t>
      </w:r>
    </w:p>
    <w:p w14:paraId="671FE726" w14:textId="77777777" w:rsidR="00827A16" w:rsidRPr="00827A16" w:rsidRDefault="00827A16" w:rsidP="00827A16">
      <w:pPr>
        <w:pStyle w:val="Bibliography"/>
      </w:pPr>
      <w:r w:rsidRPr="00827A16">
        <w:t xml:space="preserve">Smith-Spark, Laura, and James Masters. 2018. “Missile That Downed MH17 from ‘Russian Brigade.’” </w:t>
      </w:r>
      <w:r w:rsidRPr="00827A16">
        <w:rPr>
          <w:i/>
          <w:iCs/>
        </w:rPr>
        <w:t>CNN</w:t>
      </w:r>
      <w:r w:rsidRPr="00827A16">
        <w:t>, May 24, 2018. https://edition.cnn.com/2018/05/24/europe/mh17-plane-netherlands-russia-intl/index.html.</w:t>
      </w:r>
    </w:p>
    <w:p w14:paraId="4DF38B06" w14:textId="77777777" w:rsidR="00827A16" w:rsidRPr="00827A16" w:rsidRDefault="00827A16" w:rsidP="00827A16">
      <w:pPr>
        <w:pStyle w:val="Bibliography"/>
      </w:pPr>
      <w:r w:rsidRPr="00827A16">
        <w:t xml:space="preserve">Snyder, Glenn. 1965. “The Balance of Power and the Balance of Terror.” In </w:t>
      </w:r>
      <w:r w:rsidRPr="00827A16">
        <w:rPr>
          <w:i/>
          <w:iCs/>
        </w:rPr>
        <w:t>World in Crisis: Readings in International Relations</w:t>
      </w:r>
      <w:r w:rsidRPr="00827A16">
        <w:t>, edited by Frederick Hartmann, 180–91. New York: The Macmillan Company.</w:t>
      </w:r>
    </w:p>
    <w:p w14:paraId="13294671" w14:textId="77777777" w:rsidR="00827A16" w:rsidRPr="00827A16" w:rsidRDefault="00827A16" w:rsidP="00827A16">
      <w:pPr>
        <w:pStyle w:val="Bibliography"/>
      </w:pPr>
      <w:r w:rsidRPr="00827A16">
        <w:t xml:space="preserve">Sobek, David, and Joe Clare. 2013. “Me, Myself, and Allies: Understanding the External Sources of Power.” </w:t>
      </w:r>
      <w:r w:rsidRPr="00827A16">
        <w:rPr>
          <w:i/>
          <w:iCs/>
        </w:rPr>
        <w:t>Journal of Peace Research</w:t>
      </w:r>
      <w:r w:rsidRPr="00827A16">
        <w:t xml:space="preserve"> 50 (4): 469–78. https://doi.org/10.1177/0022343313484047.</w:t>
      </w:r>
    </w:p>
    <w:p w14:paraId="318007B0" w14:textId="77777777" w:rsidR="00827A16" w:rsidRPr="00827A16" w:rsidRDefault="00827A16" w:rsidP="00827A16">
      <w:pPr>
        <w:pStyle w:val="Bibliography"/>
      </w:pPr>
      <w:r w:rsidRPr="00827A16">
        <w:t xml:space="preserve">Staniland, Paul. 2012. “States, Insurgents, and Wartime Political Orders.” </w:t>
      </w:r>
      <w:r w:rsidRPr="00827A16">
        <w:rPr>
          <w:i/>
          <w:iCs/>
        </w:rPr>
        <w:t>Perspectives on Politics</w:t>
      </w:r>
      <w:r w:rsidRPr="00827A16">
        <w:t xml:space="preserve"> 10 (2): 243–64.</w:t>
      </w:r>
    </w:p>
    <w:p w14:paraId="17B3ABFA" w14:textId="77777777" w:rsidR="00827A16" w:rsidRPr="00827A16" w:rsidRDefault="00827A16" w:rsidP="00827A16">
      <w:pPr>
        <w:pStyle w:val="Bibliography"/>
      </w:pPr>
      <w:r w:rsidRPr="00827A16">
        <w:t xml:space="preserve">Stein, Janice Gross. 1989. “Calculation, Miscalculation, and Conventional Deterrence.” In </w:t>
      </w:r>
      <w:r w:rsidRPr="00827A16">
        <w:rPr>
          <w:i/>
          <w:iCs/>
        </w:rPr>
        <w:t>Psychology and Deterrence</w:t>
      </w:r>
      <w:r w:rsidRPr="00827A16">
        <w:t>, by Richard Ned Lebow and Robert Jervis. JHU Press.</w:t>
      </w:r>
    </w:p>
    <w:p w14:paraId="62D962C5" w14:textId="77777777" w:rsidR="00827A16" w:rsidRPr="00827A16" w:rsidRDefault="00827A16" w:rsidP="00827A16">
      <w:pPr>
        <w:pStyle w:val="Bibliography"/>
      </w:pPr>
      <w:r w:rsidRPr="00827A16">
        <w:t xml:space="preserve">Taber, Robert. 1965. </w:t>
      </w:r>
      <w:r w:rsidRPr="00827A16">
        <w:rPr>
          <w:i/>
          <w:iCs/>
        </w:rPr>
        <w:t>War of the Flea: The Classic Study of Guerrilla Warfare</w:t>
      </w:r>
      <w:r w:rsidRPr="00827A16">
        <w:t>. L. Stewart.</w:t>
      </w:r>
    </w:p>
    <w:p w14:paraId="48AF0E4F" w14:textId="77777777" w:rsidR="00827A16" w:rsidRPr="00827A16" w:rsidRDefault="00827A16" w:rsidP="00827A16">
      <w:pPr>
        <w:pStyle w:val="Bibliography"/>
      </w:pPr>
      <w:r w:rsidRPr="00827A16">
        <w:t xml:space="preserve">Tang, Shiping. 2009. “The Security Dilemma: A Conceptual Analysis.” </w:t>
      </w:r>
      <w:r w:rsidRPr="00827A16">
        <w:rPr>
          <w:i/>
          <w:iCs/>
        </w:rPr>
        <w:t>Security Studies</w:t>
      </w:r>
      <w:r w:rsidRPr="00827A16">
        <w:t xml:space="preserve"> 18 (3): 587–623. https://doi.org/10.1080/09636410903133050.</w:t>
      </w:r>
    </w:p>
    <w:p w14:paraId="7EC4D85E" w14:textId="77777777" w:rsidR="00827A16" w:rsidRPr="00827A16" w:rsidRDefault="00827A16" w:rsidP="00827A16">
      <w:pPr>
        <w:pStyle w:val="Bibliography"/>
      </w:pPr>
      <w:r w:rsidRPr="00827A16">
        <w:t xml:space="preserve">Traynor, Ian. 2007. “Russia Accused of Unleashing Cyberwar to Disable Estonia.” </w:t>
      </w:r>
      <w:r w:rsidRPr="00827A16">
        <w:rPr>
          <w:i/>
          <w:iCs/>
        </w:rPr>
        <w:t>The Guardian</w:t>
      </w:r>
      <w:r w:rsidRPr="00827A16">
        <w:t>, May 17, 2007, sec. World news. https://www.theguardian.com/world/2007/may/17/topstories3.russia.</w:t>
      </w:r>
    </w:p>
    <w:p w14:paraId="60AD8F06" w14:textId="77777777" w:rsidR="00827A16" w:rsidRPr="00827A16" w:rsidRDefault="00827A16" w:rsidP="00827A16">
      <w:pPr>
        <w:pStyle w:val="Bibliography"/>
      </w:pPr>
      <w:r w:rsidRPr="00827A16">
        <w:t xml:space="preserve">Turbiville, Graham. 2002. “Preface: Future Trends in Low Intensity Conflict.” </w:t>
      </w:r>
      <w:r w:rsidRPr="00827A16">
        <w:rPr>
          <w:i/>
          <w:iCs/>
        </w:rPr>
        <w:t>Low Intensity Conflict &amp; Law Enforcement</w:t>
      </w:r>
      <w:r w:rsidRPr="00827A16">
        <w:t xml:space="preserve"> 11 (2–3): 155–63. https://doi.org/10.1080/0966284042000279957.</w:t>
      </w:r>
    </w:p>
    <w:p w14:paraId="7D54C333" w14:textId="77777777" w:rsidR="00827A16" w:rsidRPr="00827A16" w:rsidRDefault="00827A16" w:rsidP="00827A16">
      <w:pPr>
        <w:pStyle w:val="Bibliography"/>
      </w:pPr>
      <w:r w:rsidRPr="00827A16">
        <w:t xml:space="preserve">Valeriano, Brandon, and Ryan Maness. 2014. “The Dynamics of Cyber Conflict between Rival Antagonists, 2001-2011.” </w:t>
      </w:r>
      <w:r w:rsidRPr="00827A16">
        <w:rPr>
          <w:i/>
          <w:iCs/>
        </w:rPr>
        <w:t>Journal of Peace Research</w:t>
      </w:r>
      <w:r w:rsidRPr="00827A16">
        <w:t xml:space="preserve"> 51 (3): 347–60.</w:t>
      </w:r>
    </w:p>
    <w:p w14:paraId="37D17C8E" w14:textId="77777777" w:rsidR="00827A16" w:rsidRPr="00827A16" w:rsidRDefault="00827A16" w:rsidP="00827A16">
      <w:pPr>
        <w:pStyle w:val="Bibliography"/>
      </w:pPr>
      <w:r w:rsidRPr="00827A16">
        <w:t xml:space="preserve">Votel, Joseph, Charles Cleveland, Charles Connett, and Will Irwin. 2016. “Unconventional Warfare in the Gray Zone.” </w:t>
      </w:r>
      <w:r w:rsidRPr="00827A16">
        <w:rPr>
          <w:i/>
          <w:iCs/>
        </w:rPr>
        <w:t>Joint Force Quarterly</w:t>
      </w:r>
      <w:r w:rsidRPr="00827A16">
        <w:t xml:space="preserve"> 80 (January). http://ndupress.ndu.edu/Portals/68/Documents/jfq/jfq-80/jfq-80_101-109_Votel-et-al.pdf.</w:t>
      </w:r>
    </w:p>
    <w:p w14:paraId="7AA42554" w14:textId="77777777" w:rsidR="00827A16" w:rsidRPr="00827A16" w:rsidRDefault="00827A16" w:rsidP="00827A16">
      <w:pPr>
        <w:pStyle w:val="Bibliography"/>
      </w:pPr>
      <w:r w:rsidRPr="00827A16">
        <w:lastRenderedPageBreak/>
        <w:t xml:space="preserve">Wirtz, James J. 2017. “Life in the ‘Gray Zone’: Observations for Contemporary Strategists.” </w:t>
      </w:r>
      <w:r w:rsidRPr="00827A16">
        <w:rPr>
          <w:i/>
          <w:iCs/>
        </w:rPr>
        <w:t>Defense &amp; Security Analysis</w:t>
      </w:r>
      <w:r w:rsidRPr="00827A16">
        <w:t xml:space="preserve"> 33 (2): 106–14. https://doi.org/10.1080/14751798.2017.1310702.</w:t>
      </w:r>
    </w:p>
    <w:p w14:paraId="06390E3E" w14:textId="77777777" w:rsidR="00827A16" w:rsidRPr="00827A16" w:rsidRDefault="00827A16" w:rsidP="00827A16">
      <w:pPr>
        <w:pStyle w:val="Bibliography"/>
      </w:pPr>
      <w:r w:rsidRPr="00827A16">
        <w:t xml:space="preserve">Wood, Elisabeth Jean. 2003. </w:t>
      </w:r>
      <w:r w:rsidRPr="00827A16">
        <w:rPr>
          <w:i/>
          <w:iCs/>
        </w:rPr>
        <w:t>Insurgent Collective Action and Civil War in El Salvador</w:t>
      </w:r>
      <w:r w:rsidRPr="00827A16">
        <w:t>. Cambridge University Press.</w:t>
      </w:r>
    </w:p>
    <w:p w14:paraId="55E4046A" w14:textId="77777777" w:rsidR="00827A16" w:rsidRPr="00827A16" w:rsidRDefault="00827A16" w:rsidP="00827A16">
      <w:pPr>
        <w:pStyle w:val="Bibliography"/>
      </w:pPr>
      <w:r w:rsidRPr="00827A16">
        <w:t xml:space="preserve">Woodman, Stewart. 1991. “Defining Limited Conflict: A Case of Mistaken Identity.” </w:t>
      </w:r>
      <w:r w:rsidRPr="00827A16">
        <w:rPr>
          <w:i/>
          <w:iCs/>
        </w:rPr>
        <w:t>Small Wars &amp; Insurgencies</w:t>
      </w:r>
      <w:r w:rsidRPr="00827A16">
        <w:t xml:space="preserve"> 2 (3): 24–43. https://doi.org/10.1080/09592319108422992.</w:t>
      </w:r>
    </w:p>
    <w:p w14:paraId="278A3093" w14:textId="77777777" w:rsidR="00827A16" w:rsidRPr="00827A16" w:rsidRDefault="00827A16" w:rsidP="00827A16">
      <w:pPr>
        <w:pStyle w:val="Bibliography"/>
      </w:pPr>
      <w:r w:rsidRPr="00827A16">
        <w:t xml:space="preserve">Yarhi-Milo, Keren. 2018. </w:t>
      </w:r>
      <w:r w:rsidRPr="00827A16">
        <w:rPr>
          <w:i/>
          <w:iCs/>
        </w:rPr>
        <w:t>Who Fights for Reputation: The Psychology of Leaders in International Conflict</w:t>
      </w:r>
      <w:r w:rsidRPr="00827A16">
        <w:t>. Princeton University Press.</w:t>
      </w:r>
    </w:p>
    <w:p w14:paraId="7B76379D" w14:textId="77777777" w:rsidR="00827A16" w:rsidRPr="00827A16" w:rsidRDefault="00827A16" w:rsidP="00827A16">
      <w:pPr>
        <w:pStyle w:val="Bibliography"/>
      </w:pPr>
      <w:r w:rsidRPr="00827A16">
        <w:t xml:space="preserve">Zagare, Frank C., and D. Marc Kilgour. 2000. </w:t>
      </w:r>
      <w:r w:rsidRPr="00827A16">
        <w:rPr>
          <w:i/>
          <w:iCs/>
        </w:rPr>
        <w:t>Perfect Deterrence</w:t>
      </w:r>
      <w:r w:rsidRPr="00827A16">
        <w:t>. Cambridge University Press.</w:t>
      </w:r>
    </w:p>
    <w:p w14:paraId="0140756E" w14:textId="77777777" w:rsidR="00827A16" w:rsidRPr="00827A16" w:rsidRDefault="00827A16" w:rsidP="00827A16">
      <w:pPr>
        <w:pStyle w:val="Bibliography"/>
      </w:pPr>
      <w:r w:rsidRPr="00827A16">
        <w:t xml:space="preserve">Zhang, Ketian. 2019. “Cautious Bully: Reputation, Resolve, and Beijing’s Use of Coercion in the South China Sea.” </w:t>
      </w:r>
      <w:r w:rsidRPr="00827A16">
        <w:rPr>
          <w:i/>
          <w:iCs/>
        </w:rPr>
        <w:t>International Security</w:t>
      </w:r>
      <w:r w:rsidRPr="00827A16">
        <w:t xml:space="preserve"> 44 (1): 117–59. https://doi.org/10.1162/isec_a_00354.</w:t>
      </w:r>
    </w:p>
    <w:p w14:paraId="2752B164" w14:textId="20E5A5F3" w:rsidR="0078343A" w:rsidRDefault="007878F0">
      <w:pPr>
        <w:pStyle w:val="Bibliography"/>
      </w:pPr>
      <w:r>
        <w:fldChar w:fldCharType="end"/>
      </w:r>
      <w:bookmarkEnd w:id="272"/>
      <w:bookmarkEnd w:id="273"/>
      <w:bookmarkEnd w:id="274"/>
    </w:p>
    <w:p w14:paraId="5AF26F4C" w14:textId="39469A25" w:rsidR="0078343A" w:rsidRDefault="0078343A">
      <w:pPr>
        <w:pStyle w:val="Bibliography"/>
      </w:pPr>
    </w:p>
    <w:sectPr w:rsidR="0078343A">
      <w:footerReference w:type="default" r:id="rId9"/>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78269D" w14:textId="77777777" w:rsidR="007D3598" w:rsidRDefault="007D3598">
      <w:pPr>
        <w:spacing w:after="0" w:line="240" w:lineRule="auto"/>
      </w:pPr>
      <w:r>
        <w:separator/>
      </w:r>
    </w:p>
  </w:endnote>
  <w:endnote w:type="continuationSeparator" w:id="0">
    <w:p w14:paraId="2C3948CF" w14:textId="77777777" w:rsidR="007D3598" w:rsidRDefault="007D35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21CEF" w14:textId="77777777" w:rsidR="00827A16" w:rsidRDefault="00827A16">
    <w:pPr>
      <w:spacing w:line="259" w:lineRule="auto"/>
      <w:jc w:val="center"/>
    </w:pPr>
    <w:r>
      <w:fldChar w:fldCharType="begin"/>
    </w:r>
    <w:r>
      <w:instrText>PAGE</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5FB46" w14:textId="77777777" w:rsidR="007D3598" w:rsidRDefault="007D3598"/>
  </w:footnote>
  <w:footnote w:type="continuationSeparator" w:id="0">
    <w:p w14:paraId="4C93AA31" w14:textId="77777777" w:rsidR="007D3598" w:rsidRDefault="007D3598">
      <w:r>
        <w:continuationSeparator/>
      </w:r>
    </w:p>
  </w:footnote>
  <w:footnote w:id="1">
    <w:p w14:paraId="25B93546" w14:textId="5EC11BC1" w:rsidR="00827A16" w:rsidRDefault="00827A16">
      <w:pPr>
        <w:pStyle w:val="Footnotes"/>
      </w:pPr>
      <w:r>
        <w:rPr>
          <w:rStyle w:val="FootnoteCharacters"/>
        </w:rPr>
        <w:footnoteRef/>
      </w:r>
      <w:r>
        <w:rPr>
          <w:rStyle w:val="FootnoteCharacters"/>
        </w:rPr>
        <w:tab/>
      </w:r>
      <w:bookmarkStart w:id="150" w:name="__Fieldmark__186_673422073"/>
      <w:bookmarkEnd w:id="150"/>
      <w:r>
        <w:t xml:space="preserve">Intelligence assessment and rational decision making, both defective in this case </w:t>
      </w:r>
      <w:r>
        <w:fldChar w:fldCharType="begin"/>
      </w:r>
      <w:r>
        <w:instrText xml:space="preserve"> ADDIN ZOTERO_ITEM CSL_CITATION {"citationID":"a2bfuftjtik","properties":{"formattedCitation":"(Brooks 2008; Rovner 2011)","plainCitation":"(Brooks 2008; Rovner 2011)","noteIndex":1},"citationItems":[{"id":"ddTLocpo/5xdUAHZf","uris":["http://zotero.org/users/471208/items/43AD9G32"],"uri":["http://zotero.org/users/471208/items/43AD9G32"],"itemData":{"id":"vJpLM2Bq/hfeWofZX","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ddTLocpo/0v0lT3ZS","uris":["http://zotero.org/users/471208/items/Z5B5BZG9"],"uri":["http://zotero.org/users/471208/items/Z5B5BZG9"],"itemData":{"id":"vJpLM2Bq/qxc9VMc7","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fldChar w:fldCharType="separate"/>
      </w:r>
      <w:r w:rsidRPr="00A14D5C">
        <w:t>(Brooks 2008; Rovner 2011)</w:t>
      </w:r>
      <w:r>
        <w:fldChar w:fldCharType="end"/>
      </w:r>
      <w:r>
        <w:t>, are important for assessing the expected costs of deterrence and war</w:t>
      </w:r>
      <w:r>
        <w:fldChar w:fldCharType="begin"/>
      </w:r>
      <w:r>
        <w:instrText xml:space="preserve"> ADDIN ZOTERO_ITEM CSL_CITATION {"citationID":"a2gm6ghvnsu","properties":{"formattedCitation":"(Brooks 2008; Rovner 2011)","plainCitation":"(Brooks 2008; Rovner 2011)","dontUpdate":true,"noteIndex":1},"citationItems":[{"id":"ddTLocpo/5xdUAHZf","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ddTLocpo/0v0lT3ZS","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fldChar w:fldCharType="end"/>
      </w:r>
      <w:bookmarkStart w:id="151" w:name="__Fieldmark__1087_600513872"/>
      <w:bookmarkStart w:id="152" w:name="__Fieldmark__543_4284355980"/>
      <w:bookmarkStart w:id="153" w:name="__Fieldmark__663_1735709817"/>
      <w:bookmarkEnd w:id="151"/>
      <w:bookmarkEnd w:id="152"/>
      <w:bookmarkEnd w:id="153"/>
      <w:r>
        <w:rPr>
          <w:lang w:val="en-CA"/>
        </w:rPr>
        <w:t>.</w:t>
      </w:r>
    </w:p>
  </w:footnote>
  <w:footnote w:id="2">
    <w:p w14:paraId="4D3D8875" w14:textId="416424BC" w:rsidR="00827A16" w:rsidRDefault="00827A16">
      <w:pPr>
        <w:pStyle w:val="Footnotes"/>
      </w:pPr>
      <w:r>
        <w:rPr>
          <w:rStyle w:val="FootnoteCharacters"/>
        </w:rPr>
        <w:footnoteRef/>
      </w:r>
      <w:r>
        <w:rPr>
          <w:rStyle w:val="FootnoteCharacters"/>
        </w:rPr>
        <w:tab/>
      </w:r>
      <w:r>
        <w:t xml:space="preserve">At least initially. For complications, see Pearlman and Atzili </w:t>
      </w:r>
      <w:r>
        <w:fldChar w:fldCharType="begin"/>
      </w:r>
      <w:r>
        <w:instrText xml:space="preserve"> ADDIN ZOTERO_ITEM CSL_CITATION {"citationID":"a2h77ng1p05","properties":{"formattedCitation":"\\uldash{(Pearlman and Atzili 2018)}","plainCitation":"(Pearlman and Atzili 2018)","dontUpdate":true,"noteIndex":2},"citationItems":[{"id":207,"uris":["http://zotero.org/groups/2448780/items/A9X3JRGW"],"uri":["http://zotero.org/groups/2448780/items/A9X3JRGW"],"itemData":{"id":207,"type":"boo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language":"en","note":"Google-Books-ID: q2NbDwAAQBAJ","number-of-pages":"431","publisher":"Columbia University Press","source":"Google Books","title":"Triadic Coercion: Israel’s Targeting of States That Host Nonstate Actors","title-short":"Triadic Coercion","author":[{"family":"Pearlman","given":"Wendy"},{"family":"Atzili","given":"Boaz"}],"issued":{"date-parts":[["2018"]]}}}],"schema":"https://github.com/citation-style-language/schema/raw/master/csl-citation.json"} </w:instrText>
      </w:r>
      <w:r>
        <w:fldChar w:fldCharType="separate"/>
      </w:r>
      <w:r w:rsidRPr="00AC6A22">
        <w:rPr>
          <w:u w:val="dash"/>
        </w:rPr>
        <w:t>(2018)</w:t>
      </w:r>
      <w:r>
        <w:fldChar w:fldCharType="end"/>
      </w:r>
      <w:r>
        <w:fldChar w:fldCharType="begin"/>
      </w:r>
      <w:r>
        <w:instrText xml:space="preserve"> ADDIN ZOTERO_ITEM CSL_CITATION {"citationID":"a2afm6tp8bf","properties":{"formattedCitation":"(Pearlman and Atzili 2018)","plainCitation":"(Pearlman and Atzili 2018)","dontUpdate":true,"noteIndex":2},"citationItems":[{"id":"ddTLocpo/qVFxpdYi","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end"/>
      </w:r>
      <w:bookmarkStart w:id="181" w:name="__Fieldmark__1587_600513872"/>
      <w:bookmarkStart w:id="182" w:name="__Fieldmark__894_1735709817"/>
      <w:bookmarkStart w:id="183" w:name="__Fieldmark__735_4284355980"/>
      <w:bookmarkEnd w:id="181"/>
      <w:bookmarkEnd w:id="182"/>
      <w:bookmarkEnd w:id="183"/>
      <w:r>
        <w:t>.</w:t>
      </w:r>
    </w:p>
  </w:footnote>
  <w:footnote w:id="3">
    <w:p w14:paraId="4CA8DC07" w14:textId="77777777" w:rsidR="00827A16" w:rsidRDefault="00827A16">
      <w:pPr>
        <w:pStyle w:val="Footnotes"/>
      </w:pPr>
      <w:r>
        <w:rPr>
          <w:rStyle w:val="FootnoteCharacters"/>
        </w:rPr>
        <w:footnoteRef/>
      </w:r>
      <w:r>
        <w:rPr>
          <w:rStyle w:val="FootnoteCharacters"/>
        </w:rPr>
        <w:tab/>
      </w:r>
      <w:r>
        <w:t xml:space="preserve"> Our unit of analysis is country-year. </w:t>
      </w:r>
      <w:r>
        <w:rPr>
          <w:lang w:val="en-CA"/>
        </w:rPr>
        <w:t>See the data appendix for description of coding procedures, documentation of primary sources, and dataset comparison.</w:t>
      </w:r>
    </w:p>
  </w:footnote>
  <w:footnote w:id="4">
    <w:p w14:paraId="050DC520" w14:textId="77777777" w:rsidR="00827A16" w:rsidRDefault="00827A16">
      <w:pPr>
        <w:pStyle w:val="Footnotes"/>
      </w:pPr>
      <w:r>
        <w:rPr>
          <w:rStyle w:val="FootnoteCharacters"/>
        </w:rPr>
        <w:footnoteRef/>
      </w:r>
      <w:r>
        <w:rPr>
          <w:rStyle w:val="FootnoteCharacters"/>
        </w:rPr>
        <w:tab/>
      </w:r>
      <w:r>
        <w:t xml:space="preserve"> We code intensity as the highest level of intervention rather than the average since the types represent categorical, not ordinal variables.</w:t>
      </w:r>
    </w:p>
  </w:footnote>
  <w:footnote w:id="5">
    <w:p w14:paraId="7C500229" w14:textId="77777777" w:rsidR="00827A16" w:rsidRDefault="00827A16">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6">
    <w:p w14:paraId="246FDF2C" w14:textId="77777777" w:rsidR="00827A16" w:rsidRDefault="00827A16">
      <w:pPr>
        <w:pStyle w:val="Footnotes"/>
      </w:pPr>
      <w:r>
        <w:rPr>
          <w:rStyle w:val="FootnoteCharacters"/>
        </w:rPr>
        <w:footnoteRef/>
      </w:r>
      <w:r>
        <w:rPr>
          <w:rStyle w:val="FootnoteCharacters"/>
        </w:rPr>
        <w:tab/>
      </w:r>
      <w:r>
        <w:t>Although not considered in detail here, Russian operations in outside cases like Kosovo and Chechnya are also consistent with the observed deterrence gradient.</w:t>
      </w:r>
    </w:p>
  </w:footnote>
  <w:footnote w:id="7">
    <w:p w14:paraId="72D1739F" w14:textId="233767CC" w:rsidR="00827A16" w:rsidRDefault="00827A16">
      <w:pPr>
        <w:pStyle w:val="Footnotes"/>
      </w:pPr>
      <w:r>
        <w:rPr>
          <w:rStyle w:val="FootnoteCharacters"/>
        </w:rPr>
        <w:footnoteRef/>
      </w:r>
      <w:r>
        <w:rPr>
          <w:rStyle w:val="FootnoteCharacters"/>
        </w:rPr>
        <w:t xml:space="preserve"> </w:t>
      </w:r>
      <w:r>
        <w:rPr>
          <w:lang w:val="en-CA"/>
        </w:rPr>
        <w:t xml:space="preserve">Mixed messages of resolve and restraint are common in covert action </w:t>
      </w:r>
      <w:r>
        <w:rPr>
          <w:lang w:val="en-CA"/>
        </w:rPr>
        <w:fldChar w:fldCharType="begin"/>
      </w:r>
      <w:r>
        <w:rPr>
          <w:lang w:val="en-CA"/>
        </w:rPr>
        <w:instrText xml:space="preserve"> ADDIN ZOTERO_ITEM CSL_CITATION {"citationID":"al418b927u","properties":{"formattedCitation":"(Carson 2018)","plainCitation":"(Carson 2018)","noteIndex":7},"citationItems":[{"id":"ddTLocpo/bnOyyeOS","uris":["http://zotero.org/users/2506258/items/PEFPVY5I"],"uri":["http://zotero.org/users/2506258/items/PEFPVY5I"],"itemData":{"id":"ddTLocpo/bnOyyeOS","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lang w:val="en-CA"/>
        </w:rPr>
        <w:fldChar w:fldCharType="separate"/>
      </w:r>
      <w:r w:rsidRPr="00827A16">
        <w:t>(Carson 2018)</w:t>
      </w:r>
      <w:r>
        <w:rPr>
          <w:lang w:val="en-CA"/>
        </w:rPr>
        <w:fldChar w:fldCharType="end"/>
      </w:r>
      <w:r>
        <w:rPr>
          <w:lang w:val="en-CA"/>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43A"/>
    <w:rsid w:val="000060C7"/>
    <w:rsid w:val="001014F2"/>
    <w:rsid w:val="001E60C8"/>
    <w:rsid w:val="00223A0E"/>
    <w:rsid w:val="00321C1C"/>
    <w:rsid w:val="003F515F"/>
    <w:rsid w:val="00410E45"/>
    <w:rsid w:val="004C515E"/>
    <w:rsid w:val="005C62CB"/>
    <w:rsid w:val="006C6CB4"/>
    <w:rsid w:val="0078343A"/>
    <w:rsid w:val="007878F0"/>
    <w:rsid w:val="00794B3B"/>
    <w:rsid w:val="007D3598"/>
    <w:rsid w:val="00827A16"/>
    <w:rsid w:val="008C3C92"/>
    <w:rsid w:val="009D3517"/>
    <w:rsid w:val="00A14D5C"/>
    <w:rsid w:val="00A35EFD"/>
    <w:rsid w:val="00AC6A22"/>
    <w:rsid w:val="00B07E82"/>
    <w:rsid w:val="00C66067"/>
    <w:rsid w:val="00CA507B"/>
    <w:rsid w:val="00DA4605"/>
    <w:rsid w:val="00E00D2B"/>
    <w:rsid w:val="00E31021"/>
    <w:rsid w:val="00EF231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78D1E"/>
  <w15:docId w15:val="{0C23E88D-5302-4D0F-B91E-582FA0767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A595D"/>
    <w:pPr>
      <w:spacing w:after="200" w:line="480" w:lineRule="auto"/>
    </w:pPr>
    <w:rPr>
      <w:rFonts w:ascii="Times New Roman" w:eastAsia="Times New Roman" w:hAnsi="Times New Roman" w:cs="Times New Roman"/>
      <w:sz w:val="24"/>
      <w:lang w:val="en-GB" w:eastAsia="en-GB"/>
    </w:rPr>
  </w:style>
  <w:style w:type="paragraph" w:styleId="Heading1">
    <w:name w:val="heading 1"/>
    <w:basedOn w:val="Normal"/>
    <w:link w:val="Heading1Char"/>
    <w:qFormat/>
    <w:rsid w:val="007A595D"/>
    <w:pPr>
      <w:keepNext/>
      <w:spacing w:before="360" w:after="60" w:line="360" w:lineRule="auto"/>
      <w:ind w:right="567"/>
      <w:contextualSpacing/>
      <w:outlineLvl w:val="0"/>
    </w:pPr>
    <w:rPr>
      <w:rFonts w:cs="Arial"/>
      <w:b/>
      <w:bCs/>
      <w:kern w:val="2"/>
      <w:szCs w:val="32"/>
    </w:rPr>
  </w:style>
  <w:style w:type="paragraph" w:styleId="Heading2">
    <w:name w:val="heading 2"/>
    <w:basedOn w:val="Normal"/>
    <w:link w:val="Heading2Char"/>
    <w:qFormat/>
    <w:rsid w:val="007A595D"/>
    <w:pPr>
      <w:keepNext/>
      <w:spacing w:before="360" w:after="60" w:line="360" w:lineRule="auto"/>
      <w:ind w:right="567"/>
      <w:contextualSpacing/>
      <w:outlineLvl w:val="1"/>
    </w:pPr>
    <w:rPr>
      <w:rFonts w:cs="Arial"/>
      <w:b/>
      <w:bCs/>
      <w:i/>
      <w:iCs/>
      <w:szCs w:val="28"/>
    </w:rPr>
  </w:style>
  <w:style w:type="paragraph" w:styleId="Heading3">
    <w:name w:val="heading 3"/>
    <w:basedOn w:val="Normal"/>
    <w:link w:val="Heading3Char"/>
    <w:qFormat/>
    <w:rsid w:val="007A595D"/>
    <w:pPr>
      <w:keepNext/>
      <w:spacing w:before="360" w:after="60" w:line="360" w:lineRule="auto"/>
      <w:ind w:right="567"/>
      <w:contextualSpacing/>
      <w:outlineLvl w:val="2"/>
    </w:pPr>
    <w:rPr>
      <w:rFonts w:cs="Arial"/>
      <w:bCs/>
      <w:i/>
      <w:szCs w:val="26"/>
    </w:rPr>
  </w:style>
  <w:style w:type="paragraph" w:styleId="Heading4">
    <w:name w:val="heading 4"/>
    <w:basedOn w:val="Normal"/>
    <w:link w:val="Heading4Char"/>
    <w:qFormat/>
    <w:rsid w:val="007A595D"/>
    <w:pPr>
      <w:widowControl w:val="0"/>
      <w:spacing w:before="360" w:line="276" w:lineRule="auto"/>
      <w:outlineLvl w:val="3"/>
    </w:pPr>
    <w:rPr>
      <w:rFonts w:ascii="Cambria" w:eastAsia="Cambria" w:hAnsi="Cambria" w:cs="Cambria"/>
      <w:bCs/>
      <w:szCs w:val="28"/>
      <w:lang w:val="en-US" w:eastAsia="en-U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qFormat/>
    <w:rsid w:val="007A595D"/>
    <w:rPr>
      <w:rFonts w:ascii="Times New Roman" w:eastAsia="Times New Roman" w:hAnsi="Times New Roman" w:cs="Times New Roman"/>
      <w:sz w:val="22"/>
      <w:szCs w:val="20"/>
      <w:lang w:val="en-GB" w:eastAsia="en-GB"/>
    </w:rPr>
  </w:style>
  <w:style w:type="character" w:customStyle="1" w:styleId="FootnoteCharacters">
    <w:name w:val="Footnote Characters"/>
    <w:basedOn w:val="DefaultParagraphFont"/>
    <w:semiHidden/>
    <w:unhideWhenUsed/>
    <w:qFormat/>
    <w:rsid w:val="004E52D0"/>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unhideWhenUsed/>
    <w:rsid w:val="008A394F"/>
    <w:rPr>
      <w:color w:val="0000FF" w:themeColor="hyperlink"/>
      <w:u w:val="single"/>
    </w:rPr>
  </w:style>
  <w:style w:type="character" w:customStyle="1" w:styleId="HeaderChar">
    <w:name w:val="Header Char"/>
    <w:basedOn w:val="DefaultParagraphFont"/>
    <w:link w:val="Header"/>
    <w:qFormat/>
    <w:rsid w:val="007A595D"/>
    <w:rPr>
      <w:rFonts w:ascii="Times New Roman" w:eastAsia="Times New Roman" w:hAnsi="Times New Roman" w:cs="Times New Roman"/>
      <w:lang w:val="en-GB" w:eastAsia="en-GB"/>
    </w:rPr>
  </w:style>
  <w:style w:type="character" w:customStyle="1" w:styleId="EndnoteCharacters">
    <w:name w:val="Endnote Characters"/>
    <w:basedOn w:val="DefaultParagraphFont"/>
    <w:qFormat/>
    <w:rsid w:val="007A595D"/>
    <w:rPr>
      <w:vertAlign w:val="superscript"/>
    </w:rPr>
  </w:style>
  <w:style w:type="character" w:customStyle="1" w:styleId="EndnoteAnchor">
    <w:name w:val="Endnote Anchor"/>
    <w:rPr>
      <w:vertAlign w:val="superscript"/>
    </w:rPr>
  </w:style>
  <w:style w:type="character" w:customStyle="1" w:styleId="Heading2Char">
    <w:name w:val="Heading 2 Char"/>
    <w:basedOn w:val="DefaultParagraphFont"/>
    <w:link w:val="Heading2"/>
    <w:qFormat/>
    <w:rsid w:val="007A595D"/>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qFormat/>
    <w:rsid w:val="007A595D"/>
    <w:rPr>
      <w:rFonts w:ascii="Times New Roman" w:eastAsia="Times New Roman" w:hAnsi="Times New Roman" w:cs="Arial"/>
      <w:b/>
      <w:bCs/>
      <w:kern w:val="2"/>
      <w:szCs w:val="32"/>
      <w:lang w:val="en-GB" w:eastAsia="en-GB"/>
    </w:rPr>
  </w:style>
  <w:style w:type="character" w:customStyle="1" w:styleId="Heading3Char">
    <w:name w:val="Heading 3 Char"/>
    <w:basedOn w:val="DefaultParagraphFont"/>
    <w:link w:val="Heading3"/>
    <w:qFormat/>
    <w:rsid w:val="007A595D"/>
    <w:rPr>
      <w:rFonts w:ascii="Times New Roman" w:eastAsia="Times New Roman" w:hAnsi="Times New Roman" w:cs="Arial"/>
      <w:bCs/>
      <w:i/>
      <w:szCs w:val="26"/>
      <w:lang w:val="en-GB" w:eastAsia="en-GB"/>
    </w:rPr>
  </w:style>
  <w:style w:type="character" w:customStyle="1" w:styleId="EndnoteTextChar">
    <w:name w:val="Endnote Text Char"/>
    <w:basedOn w:val="DefaultParagraphFont"/>
    <w:link w:val="EndnoteText"/>
    <w:qFormat/>
    <w:rsid w:val="007A595D"/>
    <w:rPr>
      <w:rFonts w:ascii="Times New Roman" w:eastAsia="Times New Roman" w:hAnsi="Times New Roman" w:cs="Times New Roman"/>
      <w:sz w:val="22"/>
      <w:szCs w:val="20"/>
      <w:lang w:val="en-GB" w:eastAsia="en-GB"/>
    </w:rPr>
  </w:style>
  <w:style w:type="character" w:customStyle="1" w:styleId="Heading4Char">
    <w:name w:val="Heading 4 Char"/>
    <w:basedOn w:val="DefaultParagraphFont"/>
    <w:link w:val="Heading4"/>
    <w:qFormat/>
    <w:rsid w:val="007A595D"/>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qFormat/>
    <w:rsid w:val="007A595D"/>
    <w:rPr>
      <w:rFonts w:ascii="Times New Roman" w:eastAsia="Times New Roman" w:hAnsi="Times New Roman" w:cs="Times New Roman"/>
      <w:lang w:val="en-GB" w:eastAsia="en-GB"/>
    </w:rPr>
  </w:style>
  <w:style w:type="character" w:styleId="UnresolvedMention">
    <w:name w:val="Unresolved Mention"/>
    <w:basedOn w:val="DefaultParagraphFont"/>
    <w:uiPriority w:val="99"/>
    <w:semiHidden/>
    <w:unhideWhenUsed/>
    <w:qFormat/>
    <w:rsid w:val="00BE3839"/>
    <w:rPr>
      <w:color w:val="605E5C"/>
      <w:shd w:val="clear" w:color="auto" w:fill="E1DFDD"/>
    </w:rPr>
  </w:style>
  <w:style w:type="character" w:customStyle="1" w:styleId="TitleChar">
    <w:name w:val="Title Char"/>
    <w:basedOn w:val="DefaultParagraphFont"/>
    <w:link w:val="Title"/>
    <w:qFormat/>
    <w:rsid w:val="00A84D56"/>
    <w:rPr>
      <w:rFonts w:ascii="Times New Roman" w:eastAsia="Times New Roman" w:hAnsi="Times New Roman" w:cs="Times New Roman"/>
      <w:b/>
      <w:sz w:val="72"/>
      <w:szCs w:val="72"/>
      <w:lang w:val="en-GB" w:eastAsia="en-GB"/>
    </w:rPr>
  </w:style>
  <w:style w:type="character" w:customStyle="1" w:styleId="ListLabel1">
    <w:name w:val="ListLabel 1"/>
    <w:qFormat/>
    <w:rPr>
      <w:rFonts w:cs="Arial"/>
    </w:rPr>
  </w:style>
  <w:style w:type="character" w:customStyle="1" w:styleId="ListLabel2">
    <w:name w:val="ListLabel 2"/>
    <w:qFormat/>
    <w:rPr>
      <w:rFonts w:cs="Arial"/>
    </w:rPr>
  </w:style>
  <w:style w:type="character" w:customStyle="1" w:styleId="ListLabel3">
    <w:name w:val="ListLabel 3"/>
    <w:qFormat/>
    <w:rPr>
      <w:rFonts w:cs="Arial"/>
    </w:rPr>
  </w:style>
  <w:style w:type="character" w:customStyle="1" w:styleId="ListLabel4">
    <w:name w:val="ListLabel 4"/>
    <w:qFormat/>
    <w:rPr>
      <w:rFonts w:cs="Arial"/>
    </w:rPr>
  </w:style>
  <w:style w:type="character" w:customStyle="1" w:styleId="ListLabel5">
    <w:name w:val="ListLabel 5"/>
    <w:qFormat/>
    <w:rPr>
      <w:rFonts w:cs="Arial"/>
    </w:rPr>
  </w:style>
  <w:style w:type="character" w:customStyle="1" w:styleId="ListLabel6">
    <w:name w:val="ListLabel 6"/>
    <w:qFormat/>
    <w:rPr>
      <w:rFonts w:cs="Arial"/>
    </w:rPr>
  </w:style>
  <w:style w:type="character" w:customStyle="1" w:styleId="ListLabel7">
    <w:name w:val="ListLabel 7"/>
    <w:qFormat/>
    <w:rPr>
      <w:rFonts w:cs="Symbol"/>
    </w:rPr>
  </w:style>
  <w:style w:type="character" w:customStyle="1" w:styleId="ListLabel8">
    <w:name w:val="ListLabel 8"/>
    <w:qFormat/>
    <w:rPr>
      <w:rFonts w:cs="Arial"/>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Arial"/>
    </w:rPr>
  </w:style>
  <w:style w:type="character" w:customStyle="1" w:styleId="ListLabel12">
    <w:name w:val="ListLabel 12"/>
    <w:qFormat/>
    <w:rPr>
      <w:rFonts w:cs="Wingdings"/>
    </w:rPr>
  </w:style>
  <w:style w:type="character" w:customStyle="1" w:styleId="ListLabel13">
    <w:name w:val="ListLabel 13"/>
    <w:qFormat/>
    <w:rPr>
      <w:rFonts w:cs="Symbol"/>
    </w:rPr>
  </w:style>
  <w:style w:type="character" w:customStyle="1" w:styleId="ListLabel14">
    <w:name w:val="ListLabel 14"/>
    <w:qFormat/>
    <w:rPr>
      <w:rFonts w:cs="Arial"/>
    </w:rPr>
  </w:style>
  <w:style w:type="character" w:customStyle="1" w:styleId="ListLabel15">
    <w:name w:val="ListLabel 15"/>
    <w:qFormat/>
    <w:rPr>
      <w:rFonts w:cs="Wingdings"/>
    </w:rPr>
  </w:style>
  <w:style w:type="character" w:customStyle="1" w:styleId="ListLabel16">
    <w:name w:val="ListLabel 16"/>
    <w:qFormat/>
    <w:rPr>
      <w:lang w:val="en-US"/>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7A595D"/>
    <w:pPr>
      <w:ind w:left="284" w:hanging="284"/>
    </w:pPr>
    <w:rPr>
      <w:sz w:val="22"/>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7A595D"/>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line="240" w:lineRule="auto"/>
      <w:ind w:left="720" w:hanging="720"/>
    </w:pPr>
  </w:style>
  <w:style w:type="paragraph" w:styleId="Footer">
    <w:name w:val="footer"/>
    <w:basedOn w:val="Normal"/>
    <w:link w:val="FooterChar"/>
    <w:rsid w:val="007A595D"/>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7A595D"/>
    <w:pPr>
      <w:spacing w:after="120" w:line="360" w:lineRule="auto"/>
    </w:pPr>
    <w:rPr>
      <w:b/>
      <w:sz w:val="28"/>
    </w:rPr>
  </w:style>
  <w:style w:type="paragraph" w:customStyle="1" w:styleId="Authornames">
    <w:name w:val="Author names"/>
    <w:basedOn w:val="Normal"/>
    <w:next w:val="Normal"/>
    <w:qFormat/>
    <w:rsid w:val="007A595D"/>
    <w:pPr>
      <w:spacing w:before="240" w:line="360" w:lineRule="auto"/>
    </w:pPr>
    <w:rPr>
      <w:sz w:val="28"/>
    </w:rPr>
  </w:style>
  <w:style w:type="paragraph" w:customStyle="1" w:styleId="Affiliation">
    <w:name w:val="Affiliation"/>
    <w:basedOn w:val="Normal"/>
    <w:qFormat/>
    <w:rsid w:val="007A595D"/>
    <w:pPr>
      <w:spacing w:before="240" w:line="360" w:lineRule="auto"/>
    </w:pPr>
    <w:rPr>
      <w:i/>
    </w:rPr>
  </w:style>
  <w:style w:type="paragraph" w:customStyle="1" w:styleId="Receiveddates">
    <w:name w:val="Received dates"/>
    <w:basedOn w:val="Affiliation"/>
    <w:next w:val="Normal"/>
    <w:qFormat/>
    <w:rsid w:val="007A595D"/>
  </w:style>
  <w:style w:type="paragraph" w:customStyle="1" w:styleId="Abstract">
    <w:name w:val="Abstract"/>
    <w:basedOn w:val="Normal"/>
    <w:qFormat/>
    <w:rsid w:val="007A595D"/>
    <w:pPr>
      <w:spacing w:before="360" w:after="300" w:line="360" w:lineRule="auto"/>
      <w:ind w:left="720" w:right="567"/>
    </w:pPr>
    <w:rPr>
      <w:sz w:val="22"/>
    </w:rPr>
  </w:style>
  <w:style w:type="paragraph" w:customStyle="1" w:styleId="Keywords">
    <w:name w:val="Keywords"/>
    <w:basedOn w:val="Normal"/>
    <w:qFormat/>
    <w:rsid w:val="007A595D"/>
    <w:pPr>
      <w:spacing w:before="240" w:after="240" w:line="360" w:lineRule="auto"/>
      <w:ind w:left="720" w:right="567"/>
    </w:pPr>
    <w:rPr>
      <w:sz w:val="22"/>
    </w:rPr>
  </w:style>
  <w:style w:type="paragraph" w:customStyle="1" w:styleId="Correspondencedetails">
    <w:name w:val="Correspondence details"/>
    <w:basedOn w:val="Normal"/>
    <w:qFormat/>
    <w:rsid w:val="007A595D"/>
    <w:pPr>
      <w:spacing w:before="240" w:line="360" w:lineRule="auto"/>
    </w:pPr>
  </w:style>
  <w:style w:type="paragraph" w:customStyle="1" w:styleId="Displayedquotation">
    <w:name w:val="Displayed quotation"/>
    <w:basedOn w:val="Normal"/>
    <w:qFormat/>
    <w:rsid w:val="007A595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qFormat/>
    <w:rsid w:val="007A595D"/>
    <w:pPr>
      <w:widowControl/>
      <w:spacing w:before="0" w:after="240"/>
      <w:contextualSpacing/>
    </w:pPr>
  </w:style>
  <w:style w:type="paragraph" w:customStyle="1" w:styleId="Displayedequation">
    <w:name w:val="Displayed equation"/>
    <w:basedOn w:val="Normal"/>
    <w:qFormat/>
    <w:rsid w:val="007A595D"/>
    <w:pPr>
      <w:tabs>
        <w:tab w:val="center" w:pos="4253"/>
        <w:tab w:val="right" w:pos="8222"/>
      </w:tabs>
      <w:spacing w:before="240" w:after="240"/>
      <w:jc w:val="center"/>
    </w:pPr>
  </w:style>
  <w:style w:type="paragraph" w:customStyle="1" w:styleId="Acknowledgements">
    <w:name w:val="Acknowledgements"/>
    <w:basedOn w:val="Normal"/>
    <w:next w:val="Normal"/>
    <w:qFormat/>
    <w:rsid w:val="007A595D"/>
    <w:pPr>
      <w:spacing w:before="120" w:line="360" w:lineRule="auto"/>
    </w:pPr>
    <w:rPr>
      <w:sz w:val="22"/>
    </w:rPr>
  </w:style>
  <w:style w:type="paragraph" w:customStyle="1" w:styleId="Tabletitle">
    <w:name w:val="Table title"/>
    <w:basedOn w:val="Normal"/>
    <w:next w:val="Normal"/>
    <w:qFormat/>
    <w:rsid w:val="007A595D"/>
    <w:pPr>
      <w:spacing w:before="240" w:line="360" w:lineRule="auto"/>
    </w:pPr>
  </w:style>
  <w:style w:type="paragraph" w:customStyle="1" w:styleId="Figurecaption">
    <w:name w:val="Figure caption"/>
    <w:basedOn w:val="Normal"/>
    <w:next w:val="Normal"/>
    <w:qFormat/>
    <w:rsid w:val="007A595D"/>
    <w:pPr>
      <w:spacing w:before="240" w:line="360" w:lineRule="auto"/>
    </w:pPr>
  </w:style>
  <w:style w:type="paragraph" w:customStyle="1" w:styleId="Footnotes">
    <w:name w:val="Footnotes"/>
    <w:basedOn w:val="Normal"/>
    <w:qFormat/>
    <w:rsid w:val="007A595D"/>
    <w:pPr>
      <w:spacing w:before="120" w:line="360" w:lineRule="auto"/>
      <w:ind w:left="482" w:hanging="482"/>
      <w:contextualSpacing/>
    </w:pPr>
    <w:rPr>
      <w:sz w:val="22"/>
    </w:rPr>
  </w:style>
  <w:style w:type="paragraph" w:customStyle="1" w:styleId="Notesoncontributors">
    <w:name w:val="Notes on contributors"/>
    <w:basedOn w:val="Normal"/>
    <w:qFormat/>
    <w:rsid w:val="007A595D"/>
    <w:pPr>
      <w:spacing w:before="240" w:line="360" w:lineRule="auto"/>
    </w:pPr>
    <w:rPr>
      <w:sz w:val="22"/>
    </w:rPr>
  </w:style>
  <w:style w:type="paragraph" w:customStyle="1" w:styleId="Normalparagraphstyle">
    <w:name w:val="Normal paragraph style"/>
    <w:basedOn w:val="Normal"/>
    <w:next w:val="Normal"/>
    <w:qFormat/>
    <w:rsid w:val="007A595D"/>
  </w:style>
  <w:style w:type="paragraph" w:customStyle="1" w:styleId="Paragraph">
    <w:name w:val="Paragraph"/>
    <w:basedOn w:val="Normal"/>
    <w:qFormat/>
    <w:rsid w:val="007A595D"/>
    <w:pPr>
      <w:widowControl w:val="0"/>
      <w:spacing w:before="240"/>
    </w:pPr>
  </w:style>
  <w:style w:type="paragraph" w:customStyle="1" w:styleId="Newparagraph">
    <w:name w:val="New paragraph"/>
    <w:basedOn w:val="Normal"/>
    <w:qFormat/>
    <w:rsid w:val="007A595D"/>
    <w:pPr>
      <w:ind w:firstLine="720"/>
    </w:pPr>
  </w:style>
  <w:style w:type="paragraph" w:styleId="NormalIndent">
    <w:name w:val="Normal Indent"/>
    <w:basedOn w:val="Normal"/>
    <w:qFormat/>
    <w:rsid w:val="007A595D"/>
    <w:pPr>
      <w:ind w:left="720"/>
    </w:pPr>
  </w:style>
  <w:style w:type="paragraph" w:customStyle="1" w:styleId="References">
    <w:name w:val="References"/>
    <w:basedOn w:val="Normal"/>
    <w:qFormat/>
    <w:rsid w:val="007A595D"/>
    <w:pPr>
      <w:spacing w:before="120" w:line="360" w:lineRule="auto"/>
      <w:ind w:left="720" w:hanging="720"/>
      <w:contextualSpacing/>
    </w:pPr>
  </w:style>
  <w:style w:type="paragraph" w:customStyle="1" w:styleId="Subjectcodes">
    <w:name w:val="Subject codes"/>
    <w:basedOn w:val="Keywords"/>
    <w:next w:val="Paragraph"/>
    <w:qFormat/>
    <w:rsid w:val="007A595D"/>
  </w:style>
  <w:style w:type="paragraph" w:customStyle="1" w:styleId="Bulletedlist">
    <w:name w:val="Bulleted list"/>
    <w:basedOn w:val="Paragraph"/>
    <w:next w:val="Paragraph"/>
    <w:qFormat/>
    <w:rsid w:val="007A595D"/>
    <w:pPr>
      <w:widowControl/>
      <w:spacing w:after="240"/>
      <w:contextualSpacing/>
    </w:pPr>
  </w:style>
  <w:style w:type="paragraph" w:styleId="EndnoteText">
    <w:name w:val="endnote text"/>
    <w:basedOn w:val="Normal"/>
    <w:link w:val="EndnoteTextChar"/>
    <w:autoRedefine/>
    <w:rsid w:val="007A595D"/>
    <w:pPr>
      <w:ind w:left="284" w:hanging="284"/>
    </w:pPr>
    <w:rPr>
      <w:sz w:val="22"/>
      <w:szCs w:val="20"/>
    </w:rPr>
  </w:style>
  <w:style w:type="paragraph" w:customStyle="1" w:styleId="Heading4Paragraph">
    <w:name w:val="Heading 4 + Paragraph"/>
    <w:basedOn w:val="Paragraph"/>
    <w:qFormat/>
    <w:rsid w:val="007A595D"/>
    <w:pPr>
      <w:widowControl/>
      <w:spacing w:before="360"/>
    </w:pPr>
  </w:style>
  <w:style w:type="paragraph" w:customStyle="1" w:styleId="FirstParagraph">
    <w:name w:val="First Paragraph"/>
    <w:basedOn w:val="BodyText"/>
    <w:qFormat/>
    <w:rsid w:val="00A84D56"/>
    <w:pPr>
      <w:spacing w:before="180" w:after="180" w:line="240" w:lineRule="auto"/>
    </w:pPr>
    <w:rPr>
      <w:rFonts w:asciiTheme="minorHAnsi" w:eastAsiaTheme="minorHAnsi" w:hAnsiTheme="minorHAnsi" w:cstheme="minorBidi"/>
      <w:lang w:val="en-US" w:eastAsia="en-US"/>
    </w:rPr>
  </w:style>
  <w:style w:type="paragraph" w:customStyle="1" w:styleId="Compact">
    <w:name w:val="Compact"/>
    <w:basedOn w:val="BodyText"/>
    <w:qFormat/>
    <w:rsid w:val="00A84D56"/>
    <w:pPr>
      <w:spacing w:before="36" w:after="36" w:line="240" w:lineRule="auto"/>
    </w:pPr>
    <w:rPr>
      <w:rFonts w:asciiTheme="minorHAnsi" w:eastAsiaTheme="minorHAnsi" w:hAnsiTheme="minorHAnsi" w:cstheme="minorBidi"/>
      <w:lang w:val="en-US" w:eastAsia="en-US"/>
    </w:rPr>
  </w:style>
  <w:style w:type="table" w:customStyle="1" w:styleId="Table">
    <w:name w:val="Table"/>
    <w:semiHidden/>
    <w:qFormat/>
    <w:rsid w:val="00A84D56"/>
    <w:pPr>
      <w:spacing w:after="200"/>
    </w:pPr>
    <w:rPr>
      <w:rFonts w:asciiTheme="minorHAnsi" w:eastAsiaTheme="minorHAnsi" w:hAnsiTheme="minorHAnsi" w:cstheme="minorBidi"/>
    </w:rPr>
    <w:tblPr>
      <w:tblCellMar>
        <w:top w:w="0" w:type="dxa"/>
        <w:left w:w="108" w:type="dxa"/>
        <w:bottom w:w="0" w:type="dxa"/>
        <w:right w:w="108" w:type="dxa"/>
      </w:tblCellMar>
    </w:tblPr>
  </w:style>
  <w:style w:type="table" w:styleId="TableGrid">
    <w:name w:val="Table Grid"/>
    <w:basedOn w:val="TableNormal"/>
    <w:uiPriority w:val="39"/>
    <w:rsid w:val="004209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630C3B9-8082-4ED4-BE82-AAF271A1D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4</TotalTime>
  <Pages>47</Pages>
  <Words>37980</Words>
  <Characters>216487</Characters>
  <Application>Microsoft Office Word</Application>
  <DocSecurity>0</DocSecurity>
  <Lines>1804</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indsay</dc:creator>
  <dc:description/>
  <cp:lastModifiedBy>Andres Gannon</cp:lastModifiedBy>
  <cp:revision>66</cp:revision>
  <dcterms:created xsi:type="dcterms:W3CDTF">2019-09-09T14:28:00Z</dcterms:created>
  <dcterms:modified xsi:type="dcterms:W3CDTF">2020-02-17T22: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2"&gt;&lt;session id="ddTLocpo"/&gt;&lt;style id="http://www.zotero.org/styles/chicago-author-date" locale="en-US" hasBibliography="1" bibliographyStyleHasBeenSet="1"/&gt;&lt;prefs&gt;&lt;pref name="fieldType" value="Field"/&gt;&lt;pref name</vt:lpwstr>
  </property>
  <property fmtid="{D5CDD505-2E9C-101B-9397-08002B2CF9AE}" pid="9" name="ZOTERO_PREF_2">
    <vt:lpwstr>="automaticJournalAbbreviations" value="true"/&gt;&lt;pref name="delayCitationUpdates" value="true"/&gt;&lt;pref name="dontAskDelayCitationUpdates" value="true"/&gt;&lt;/prefs&gt;&lt;/data&gt;</vt:lpwstr>
  </property>
</Properties>
</file>